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4DD44" w14:textId="77777777" w:rsidR="00FD16BF" w:rsidRPr="00FD16BF" w:rsidRDefault="00FD16BF" w:rsidP="00FD16BF">
      <w:pPr>
        <w:spacing w:after="0"/>
        <w:rPr>
          <w:rFonts w:eastAsia="Times New Roman"/>
          <w:b/>
          <w:bCs/>
        </w:rPr>
      </w:pPr>
      <w:r w:rsidRPr="00FD16BF">
        <w:rPr>
          <w:rFonts w:eastAsia="Times New Roman"/>
          <w:b/>
          <w:bCs/>
        </w:rPr>
        <w:t xml:space="preserve">Reviewer #1: </w:t>
      </w:r>
    </w:p>
    <w:p w14:paraId="51C227A8" w14:textId="592BB131" w:rsidR="000B79D0" w:rsidRDefault="00FD16BF" w:rsidP="00FD16BF">
      <w:pPr>
        <w:spacing w:after="0"/>
        <w:rPr>
          <w:ins w:id="0" w:author="Keil Petr" w:date="2023-02-15T11:15:00Z"/>
          <w:rFonts w:eastAsia="Times New Roman"/>
        </w:rPr>
      </w:pPr>
      <w:r>
        <w:rPr>
          <w:rFonts w:eastAsia="Times New Roman"/>
        </w:rPr>
        <w:t>The authors carefully addressed my comments in this revised version of their manuscript. The revisions provide clarifications that I think will help the overall understanding of the manuscript and its scope (</w:t>
      </w:r>
      <w:proofErr w:type="gramStart"/>
      <w:r>
        <w:rPr>
          <w:rFonts w:eastAsia="Times New Roman"/>
        </w:rPr>
        <w:t>e.g.</w:t>
      </w:r>
      <w:proofErr w:type="gramEnd"/>
      <w:r>
        <w:rPr>
          <w:rFonts w:eastAsia="Times New Roman"/>
        </w:rPr>
        <w:t xml:space="preserve"> L101, L250, Fig.1). The recommendations have been clarified. The authors highlight the different </w:t>
      </w:r>
      <w:proofErr w:type="gramStart"/>
      <w:r>
        <w:rPr>
          <w:rFonts w:eastAsia="Times New Roman"/>
        </w:rPr>
        <w:t>lacks of</w:t>
      </w:r>
      <w:proofErr w:type="gramEnd"/>
      <w:r>
        <w:rPr>
          <w:rFonts w:eastAsia="Times New Roman"/>
        </w:rPr>
        <w:t xml:space="preserve"> coverage and consensus in studies on temporal trends, provide guidelines to better describe the temporal features of the studies on trends, and present them as a first critical step for further analyses on the temporal scaling of biodiversity trends (L319-332). Figure 1 is now much clearer. </w:t>
      </w:r>
    </w:p>
    <w:p w14:paraId="7C3989A7" w14:textId="3D853762" w:rsidR="00A778E4" w:rsidRDefault="00A778E4">
      <w:pPr>
        <w:spacing w:after="0"/>
        <w:ind w:firstLine="720"/>
        <w:rPr>
          <w:rFonts w:eastAsia="Times New Roman"/>
        </w:rPr>
        <w:pPrChange w:id="1" w:author="Keil Petr" w:date="2023-02-15T11:15:00Z">
          <w:pPr>
            <w:spacing w:after="0"/>
          </w:pPr>
        </w:pPrChange>
      </w:pPr>
      <w:ins w:id="2" w:author="Keil Petr" w:date="2023-02-15T11:15:00Z">
        <w:r w:rsidRPr="00A8187D">
          <w:rPr>
            <w:rFonts w:eastAsia="Times New Roman"/>
            <w:color w:val="0070C0"/>
          </w:rPr>
          <w:t xml:space="preserve">&gt;&gt;&gt; </w:t>
        </w:r>
        <w:r>
          <w:rPr>
            <w:rFonts w:eastAsia="Times New Roman"/>
            <w:color w:val="0070C0"/>
          </w:rPr>
          <w:t>Thank you.</w:t>
        </w:r>
      </w:ins>
    </w:p>
    <w:p w14:paraId="3FF85458" w14:textId="77777777" w:rsidR="000B79D0" w:rsidRDefault="000B79D0" w:rsidP="00FD16BF">
      <w:pPr>
        <w:spacing w:after="0"/>
        <w:rPr>
          <w:rFonts w:eastAsia="Times New Roman"/>
        </w:rPr>
      </w:pPr>
    </w:p>
    <w:p w14:paraId="41743CBC" w14:textId="20783E3C" w:rsidR="000B79D0" w:rsidRDefault="00FD16BF" w:rsidP="00FD16BF">
      <w:pPr>
        <w:spacing w:after="0"/>
        <w:rPr>
          <w:rFonts w:eastAsia="Times New Roman"/>
        </w:rPr>
      </w:pPr>
      <w:r w:rsidRPr="00457268">
        <w:rPr>
          <w:rFonts w:eastAsia="Times New Roman"/>
        </w:rPr>
        <w:t xml:space="preserve">I also read the responses to Reviewer #2, and I wonder whether the </w:t>
      </w:r>
      <w:commentRangeStart w:id="3"/>
      <w:r w:rsidRPr="00F233BF">
        <w:rPr>
          <w:rFonts w:eastAsia="Times New Roman"/>
          <w:highlight w:val="yellow"/>
          <w:rPrChange w:id="4" w:author="Keil Petr" w:date="2023-02-16T10:36:00Z">
            <w:rPr>
              <w:rFonts w:eastAsia="Times New Roman"/>
            </w:rPr>
          </w:rPrChange>
        </w:rPr>
        <w:t>interesting discussions raised from several comments on the interpretation of the direction of the temporal trends could also be shared with the readers</w:t>
      </w:r>
      <w:commentRangeEnd w:id="3"/>
      <w:r w:rsidR="00F233BF">
        <w:rPr>
          <w:rStyle w:val="CommentReference"/>
        </w:rPr>
        <w:commentReference w:id="3"/>
      </w:r>
      <w:r w:rsidRPr="00457268">
        <w:rPr>
          <w:rFonts w:eastAsia="Times New Roman"/>
        </w:rPr>
        <w:t>, maybe by reorganizing the discussion a bit to highlight this point.</w:t>
      </w:r>
      <w:r>
        <w:rPr>
          <w:rFonts w:eastAsia="Times New Roman"/>
        </w:rPr>
        <w:t xml:space="preserve"> I have no more major comments on this manuscript.</w:t>
      </w:r>
    </w:p>
    <w:p w14:paraId="54FC258D" w14:textId="3772D0D4" w:rsidR="000B79D0" w:rsidDel="00A778E4" w:rsidRDefault="000B79D0" w:rsidP="00A778E4">
      <w:pPr>
        <w:spacing w:after="0"/>
        <w:ind w:left="720"/>
        <w:rPr>
          <w:del w:id="5" w:author="Keil Petr" w:date="2023-02-15T11:16:00Z"/>
          <w:rFonts w:eastAsia="Times New Roman"/>
          <w:color w:val="0070C0"/>
        </w:rPr>
      </w:pPr>
      <w:r w:rsidRPr="000B79D0">
        <w:rPr>
          <w:rFonts w:eastAsia="Times New Roman"/>
          <w:color w:val="0070C0"/>
        </w:rPr>
        <w:t xml:space="preserve">&gt;&gt;&gt; </w:t>
      </w:r>
      <w:ins w:id="6" w:author="Keil Petr" w:date="2023-02-16T10:38:00Z">
        <w:r w:rsidR="00F233BF">
          <w:rPr>
            <w:rFonts w:eastAsia="Times New Roman"/>
            <w:color w:val="0070C0"/>
          </w:rPr>
          <w:t xml:space="preserve">Good point. </w:t>
        </w:r>
      </w:ins>
      <w:ins w:id="7" w:author="Keil Petr" w:date="2023-02-16T10:37:00Z">
        <w:r w:rsidR="00F233BF">
          <w:rPr>
            <w:rFonts w:eastAsia="Times New Roman"/>
            <w:color w:val="0070C0"/>
          </w:rPr>
          <w:t>From the several comments</w:t>
        </w:r>
      </w:ins>
      <w:ins w:id="8" w:author="Keil Petr" w:date="2023-02-16T10:38:00Z">
        <w:r w:rsidR="00F233BF">
          <w:rPr>
            <w:rFonts w:eastAsia="Times New Roman"/>
            <w:color w:val="0070C0"/>
          </w:rPr>
          <w:t>, the two that we find worth mentioning are those related to differen</w:t>
        </w:r>
      </w:ins>
      <w:ins w:id="9" w:author="Keil Petr" w:date="2023-02-16T10:39:00Z">
        <w:r w:rsidR="00F233BF">
          <w:rPr>
            <w:rFonts w:eastAsia="Times New Roman"/>
            <w:color w:val="0070C0"/>
          </w:rPr>
          <w:t>t trends in different metrics</w:t>
        </w:r>
      </w:ins>
      <w:ins w:id="10" w:author="Keil Petr" w:date="2023-02-16T10:38:00Z">
        <w:r w:rsidR="00F233BF">
          <w:rPr>
            <w:rFonts w:eastAsia="Times New Roman"/>
            <w:color w:val="0070C0"/>
          </w:rPr>
          <w:t xml:space="preserve"> and </w:t>
        </w:r>
      </w:ins>
      <w:ins w:id="11" w:author="Keil Petr" w:date="2023-02-16T17:09:00Z">
        <w:r w:rsidR="0075714A">
          <w:rPr>
            <w:rFonts w:eastAsia="Times New Roman"/>
            <w:color w:val="0070C0"/>
          </w:rPr>
          <w:t xml:space="preserve">to </w:t>
        </w:r>
      </w:ins>
      <w:ins w:id="12" w:author="Keil Petr" w:date="2023-02-16T10:38:00Z">
        <w:r w:rsidR="00F233BF" w:rsidRPr="0075714A">
          <w:rPr>
            <w:rFonts w:eastAsia="Times New Roman"/>
            <w:color w:val="0070C0"/>
            <w:highlight w:val="yellow"/>
            <w:rPrChange w:id="13" w:author="Keil Petr" w:date="2023-02-16T17:09:00Z">
              <w:rPr>
                <w:rFonts w:eastAsia="Times New Roman"/>
                <w:color w:val="0070C0"/>
              </w:rPr>
            </w:rPrChange>
          </w:rPr>
          <w:t>YYY</w:t>
        </w:r>
        <w:r w:rsidR="00F233BF">
          <w:rPr>
            <w:rFonts w:eastAsia="Times New Roman"/>
            <w:color w:val="0070C0"/>
          </w:rPr>
          <w:t xml:space="preserve">. </w:t>
        </w:r>
      </w:ins>
      <w:r w:rsidRPr="000B79D0">
        <w:rPr>
          <w:rFonts w:eastAsia="Times New Roman"/>
          <w:color w:val="0070C0"/>
        </w:rPr>
        <w:t>Concerning the interpretation of the temporal trend</w:t>
      </w:r>
      <w:ins w:id="14" w:author="Keil Petr" w:date="2023-02-15T15:52:00Z">
        <w:r w:rsidR="00B758A0">
          <w:rPr>
            <w:rFonts w:eastAsia="Times New Roman"/>
            <w:color w:val="0070C0"/>
          </w:rPr>
          <w:t xml:space="preserve">s of different </w:t>
        </w:r>
      </w:ins>
      <w:del w:id="15" w:author="Keil Petr" w:date="2023-02-15T15:52:00Z">
        <w:r w:rsidRPr="000B79D0" w:rsidDel="00B758A0">
          <w:rPr>
            <w:rFonts w:eastAsia="Times New Roman"/>
            <w:color w:val="0070C0"/>
          </w:rPr>
          <w:delText xml:space="preserve"> according to the </w:delText>
        </w:r>
      </w:del>
      <w:r w:rsidRPr="000B79D0">
        <w:rPr>
          <w:rFonts w:eastAsia="Times New Roman"/>
          <w:color w:val="0070C0"/>
        </w:rPr>
        <w:t>metric</w:t>
      </w:r>
      <w:ins w:id="16" w:author="Keil Petr" w:date="2023-02-15T15:52:00Z">
        <w:r w:rsidR="00B758A0">
          <w:rPr>
            <w:rFonts w:eastAsia="Times New Roman"/>
            <w:color w:val="0070C0"/>
          </w:rPr>
          <w:t>s</w:t>
        </w:r>
      </w:ins>
      <w:r w:rsidRPr="000B79D0">
        <w:rPr>
          <w:rFonts w:eastAsia="Times New Roman"/>
          <w:color w:val="0070C0"/>
        </w:rPr>
        <w:t xml:space="preserve">, we </w:t>
      </w:r>
      <w:del w:id="17" w:author="Keil Petr" w:date="2023-02-15T11:20:00Z">
        <w:r w:rsidRPr="000B79D0" w:rsidDel="00A778E4">
          <w:rPr>
            <w:rFonts w:eastAsia="Times New Roman"/>
            <w:color w:val="0070C0"/>
          </w:rPr>
          <w:delText>now clearly</w:delText>
        </w:r>
      </w:del>
      <w:del w:id="18" w:author="Keil Petr" w:date="2023-02-15T11:16:00Z">
        <w:r w:rsidRPr="000B79D0" w:rsidDel="00A778E4">
          <w:rPr>
            <w:rFonts w:eastAsia="Times New Roman"/>
            <w:color w:val="0070C0"/>
          </w:rPr>
          <w:delText xml:space="preserve"> </w:delText>
        </w:r>
      </w:del>
      <w:del w:id="19" w:author="Keil Petr" w:date="2023-02-15T11:20:00Z">
        <w:r w:rsidRPr="000B79D0" w:rsidDel="00A778E4">
          <w:rPr>
            <w:rFonts w:eastAsia="Times New Roman"/>
            <w:color w:val="0070C0"/>
          </w:rPr>
          <w:delText>specify the</w:delText>
        </w:r>
      </w:del>
      <w:ins w:id="20" w:author="Keil Petr" w:date="2023-02-15T11:21:00Z">
        <w:r w:rsidR="00A778E4">
          <w:rPr>
            <w:rFonts w:eastAsia="Times New Roman"/>
            <w:color w:val="0070C0"/>
          </w:rPr>
          <w:t>have added a note on this (</w:t>
        </w:r>
      </w:ins>
      <w:del w:id="21" w:author="Keil Petr" w:date="2023-02-15T11:21:00Z">
        <w:r w:rsidRPr="000B79D0" w:rsidDel="00A778E4">
          <w:rPr>
            <w:rFonts w:eastAsia="Times New Roman"/>
            <w:color w:val="0070C0"/>
          </w:rPr>
          <w:delText xml:space="preserve"> warn</w:delText>
        </w:r>
      </w:del>
      <w:del w:id="22" w:author="Keil Petr" w:date="2023-02-15T11:20:00Z">
        <w:r w:rsidRPr="000B79D0" w:rsidDel="00A778E4">
          <w:rPr>
            <w:rFonts w:eastAsia="Times New Roman"/>
            <w:color w:val="0070C0"/>
          </w:rPr>
          <w:delText>ing</w:delText>
        </w:r>
      </w:del>
      <w:del w:id="23" w:author="Keil Petr" w:date="2023-02-15T11:21:00Z">
        <w:r w:rsidRPr="000B79D0" w:rsidDel="00A778E4">
          <w:rPr>
            <w:rFonts w:eastAsia="Times New Roman"/>
            <w:color w:val="0070C0"/>
          </w:rPr>
          <w:delText xml:space="preserve"> </w:delText>
        </w:r>
      </w:del>
      <w:r w:rsidR="00FA1334">
        <w:rPr>
          <w:rFonts w:eastAsia="Times New Roman"/>
          <w:color w:val="0070C0"/>
        </w:rPr>
        <w:t>L222</w:t>
      </w:r>
      <w:ins w:id="24" w:author="Keil Petr" w:date="2023-02-15T11:21:00Z">
        <w:r w:rsidR="00A778E4">
          <w:rPr>
            <w:rFonts w:eastAsia="Times New Roman"/>
            <w:color w:val="0070C0"/>
          </w:rPr>
          <w:t>)</w:t>
        </w:r>
      </w:ins>
      <w:del w:id="25" w:author="Keil Petr" w:date="2023-02-15T15:52:00Z">
        <w:r w:rsidRPr="000B79D0" w:rsidDel="00B758A0">
          <w:rPr>
            <w:rFonts w:eastAsia="Times New Roman"/>
            <w:color w:val="0070C0"/>
          </w:rPr>
          <w:delText xml:space="preserve"> as follow</w:delText>
        </w:r>
      </w:del>
      <w:r w:rsidRPr="000B79D0">
        <w:rPr>
          <w:rFonts w:eastAsia="Times New Roman"/>
          <w:color w:val="0070C0"/>
        </w:rPr>
        <w:t>:</w:t>
      </w:r>
    </w:p>
    <w:p w14:paraId="1A850D7F" w14:textId="0F898FAD" w:rsidR="00A778E4" w:rsidRDefault="00A778E4" w:rsidP="00A778E4">
      <w:pPr>
        <w:spacing w:after="0"/>
        <w:ind w:left="720"/>
        <w:rPr>
          <w:ins w:id="26" w:author="Keil Petr" w:date="2023-02-15T11:20:00Z"/>
          <w:rFonts w:eastAsia="Times New Roman"/>
          <w:color w:val="0070C0"/>
        </w:rPr>
      </w:pPr>
      <w:ins w:id="27" w:author="Keil Petr" w:date="2023-02-15T11:20:00Z">
        <w:r>
          <w:rPr>
            <w:rFonts w:eastAsia="Times New Roman"/>
            <w:color w:val="0070C0"/>
          </w:rPr>
          <w:tab/>
        </w:r>
      </w:ins>
    </w:p>
    <w:p w14:paraId="2B599D37" w14:textId="77777777" w:rsidR="00A778E4" w:rsidRPr="000B79D0" w:rsidRDefault="00A778E4" w:rsidP="00A778E4">
      <w:pPr>
        <w:spacing w:after="0"/>
        <w:ind w:left="720"/>
        <w:rPr>
          <w:ins w:id="28" w:author="Keil Petr" w:date="2023-02-15T11:20:00Z"/>
          <w:rFonts w:eastAsia="Times New Roman"/>
          <w:color w:val="0070C0"/>
        </w:rPr>
      </w:pPr>
    </w:p>
    <w:p w14:paraId="17E51766" w14:textId="28B40C04" w:rsidR="000B79D0" w:rsidDel="00A778E4" w:rsidRDefault="000B79D0">
      <w:pPr>
        <w:spacing w:after="0"/>
        <w:ind w:left="1440"/>
        <w:rPr>
          <w:del w:id="29" w:author="Keil Petr" w:date="2023-02-15T11:16:00Z"/>
          <w:rFonts w:eastAsia="Times New Roman"/>
        </w:rPr>
        <w:pPrChange w:id="30" w:author="Keil Petr" w:date="2023-02-15T11:20:00Z">
          <w:pPr>
            <w:spacing w:after="0"/>
            <w:ind w:firstLine="720"/>
          </w:pPr>
        </w:pPrChange>
      </w:pPr>
    </w:p>
    <w:p w14:paraId="6E124B70" w14:textId="6C173612" w:rsidR="000B79D0" w:rsidRDefault="00A778E4" w:rsidP="00A778E4">
      <w:pPr>
        <w:spacing w:after="0"/>
        <w:ind w:left="1440"/>
        <w:rPr>
          <w:ins w:id="31" w:author="Keil Petr" w:date="2023-02-16T10:39:00Z"/>
          <w:rFonts w:eastAsia="Times New Roman"/>
          <w:i/>
          <w:iCs/>
          <w:color w:val="0070C0"/>
        </w:rPr>
      </w:pPr>
      <w:ins w:id="32" w:author="Keil Petr" w:date="2023-02-15T11:16:00Z">
        <w:r>
          <w:rPr>
            <w:rFonts w:eastAsia="Times New Roman"/>
            <w:i/>
            <w:iCs/>
            <w:color w:val="0070C0"/>
          </w:rPr>
          <w:t xml:space="preserve"> </w:t>
        </w:r>
      </w:ins>
      <w:r w:rsidR="000B79D0" w:rsidRPr="000B79D0">
        <w:rPr>
          <w:rFonts w:eastAsia="Times New Roman"/>
          <w:i/>
          <w:iCs/>
          <w:color w:val="0070C0"/>
        </w:rPr>
        <w:t>“</w:t>
      </w:r>
      <w:r w:rsidR="000B79D0" w:rsidRPr="000B79D0">
        <w:rPr>
          <w:i/>
          <w:iCs/>
          <w:color w:val="0070C0"/>
        </w:rPr>
        <w:t xml:space="preserve">We </w:t>
      </w:r>
      <w:del w:id="33" w:author="Keil Petr" w:date="2023-02-15T15:54:00Z">
        <w:r w:rsidR="000B79D0" w:rsidRPr="000B79D0" w:rsidDel="00B758A0">
          <w:rPr>
            <w:i/>
            <w:iCs/>
            <w:color w:val="0070C0"/>
          </w:rPr>
          <w:delText xml:space="preserve">warn </w:delText>
        </w:r>
      </w:del>
      <w:ins w:id="34" w:author="Keil Petr" w:date="2023-02-15T15:54:00Z">
        <w:r w:rsidR="00B758A0">
          <w:rPr>
            <w:i/>
            <w:iCs/>
            <w:color w:val="0070C0"/>
          </w:rPr>
          <w:t>caution</w:t>
        </w:r>
        <w:r w:rsidR="00B758A0" w:rsidRPr="000B79D0">
          <w:rPr>
            <w:i/>
            <w:iCs/>
            <w:color w:val="0070C0"/>
          </w:rPr>
          <w:t xml:space="preserve"> </w:t>
        </w:r>
      </w:ins>
      <w:r w:rsidR="000B79D0" w:rsidRPr="000B79D0">
        <w:rPr>
          <w:i/>
          <w:iCs/>
          <w:color w:val="0070C0"/>
        </w:rPr>
        <w:t>that the direction of a trend has different meaning according to the metric considered (</w:t>
      </w:r>
      <w:proofErr w:type="gramStart"/>
      <w:r w:rsidR="000B79D0" w:rsidRPr="000B79D0">
        <w:rPr>
          <w:i/>
          <w:iCs/>
          <w:color w:val="0070C0"/>
        </w:rPr>
        <w:t>e.g.</w:t>
      </w:r>
      <w:proofErr w:type="gramEnd"/>
      <w:r w:rsidR="000B79D0" w:rsidRPr="000B79D0">
        <w:rPr>
          <w:i/>
          <w:iCs/>
          <w:color w:val="0070C0"/>
        </w:rPr>
        <w:t xml:space="preserve"> an increase of species richness does not bear the same meaning than an increase of spatial beta-diversity).</w:t>
      </w:r>
      <w:r w:rsidR="000B79D0" w:rsidRPr="000B79D0">
        <w:rPr>
          <w:rFonts w:eastAsia="Times New Roman"/>
          <w:i/>
          <w:iCs/>
          <w:color w:val="0070C0"/>
        </w:rPr>
        <w:t>”</w:t>
      </w:r>
    </w:p>
    <w:p w14:paraId="61FEDEA7" w14:textId="77777777" w:rsidR="00F233BF" w:rsidRDefault="00F233BF" w:rsidP="00F233BF">
      <w:pPr>
        <w:spacing w:after="0"/>
        <w:rPr>
          <w:ins w:id="35" w:author="Keil Petr" w:date="2023-02-16T10:39:00Z"/>
          <w:rFonts w:eastAsia="Times New Roman"/>
          <w:i/>
          <w:iCs/>
          <w:color w:val="0070C0"/>
        </w:rPr>
      </w:pPr>
      <w:ins w:id="36" w:author="Keil Petr" w:date="2023-02-16T10:39:00Z">
        <w:r>
          <w:rPr>
            <w:rFonts w:eastAsia="Times New Roman"/>
            <w:i/>
            <w:iCs/>
            <w:color w:val="0070C0"/>
          </w:rPr>
          <w:tab/>
        </w:r>
      </w:ins>
    </w:p>
    <w:p w14:paraId="51824E45" w14:textId="4E4FAF24" w:rsidR="00F233BF" w:rsidRPr="00F233BF" w:rsidRDefault="00F233BF">
      <w:pPr>
        <w:spacing w:after="0"/>
        <w:ind w:firstLine="720"/>
        <w:rPr>
          <w:rFonts w:eastAsia="Times New Roman"/>
          <w:color w:val="0070C0"/>
          <w:rPrChange w:id="37" w:author="Keil Petr" w:date="2023-02-16T10:39:00Z">
            <w:rPr>
              <w:rFonts w:eastAsia="Times New Roman"/>
              <w:i/>
              <w:iCs/>
              <w:color w:val="0070C0"/>
            </w:rPr>
          </w:rPrChange>
        </w:rPr>
        <w:pPrChange w:id="38" w:author="Keil Petr" w:date="2023-02-16T10:39:00Z">
          <w:pPr>
            <w:spacing w:after="0"/>
            <w:ind w:left="1440"/>
          </w:pPr>
        </w:pPrChange>
      </w:pPr>
      <w:ins w:id="39" w:author="Keil Petr" w:date="2023-02-16T10:39:00Z">
        <w:r w:rsidRPr="00F233BF">
          <w:rPr>
            <w:rFonts w:eastAsia="Times New Roman"/>
            <w:color w:val="0070C0"/>
            <w:highlight w:val="yellow"/>
            <w:rPrChange w:id="40" w:author="Keil Petr" w:date="2023-02-16T10:39:00Z">
              <w:rPr>
                <w:rFonts w:eastAsia="Times New Roman"/>
                <w:color w:val="0070C0"/>
              </w:rPr>
            </w:rPrChange>
          </w:rPr>
          <w:t>Concerning YYY, we …</w:t>
        </w:r>
      </w:ins>
    </w:p>
    <w:p w14:paraId="7860E59D" w14:textId="5008893F" w:rsidR="001A0A19" w:rsidRDefault="00FD16BF" w:rsidP="004F0989">
      <w:pPr>
        <w:spacing w:after="0"/>
        <w:rPr>
          <w:rFonts w:eastAsia="Times New Roman"/>
        </w:rPr>
      </w:pPr>
      <w:r>
        <w:rPr>
          <w:rFonts w:eastAsia="Times New Roman"/>
        </w:rPr>
        <w:br/>
        <w:t>Line-by-line comments:</w:t>
      </w:r>
      <w:r>
        <w:rPr>
          <w:rFonts w:eastAsia="Times New Roman"/>
        </w:rPr>
        <w:br/>
      </w:r>
      <w:r>
        <w:rPr>
          <w:rFonts w:eastAsia="Times New Roman"/>
        </w:rPr>
        <w:br/>
        <w:t>L314 Fig 1D</w:t>
      </w:r>
    </w:p>
    <w:p w14:paraId="12E152F6" w14:textId="7ACAB0AF" w:rsidR="001A0A19" w:rsidRDefault="00A778E4" w:rsidP="001A0A19">
      <w:pPr>
        <w:spacing w:after="0"/>
        <w:ind w:firstLine="720"/>
        <w:rPr>
          <w:ins w:id="41" w:author="Keil Petr" w:date="2023-02-16T19:03:00Z"/>
          <w:rFonts w:eastAsia="Times New Roman"/>
        </w:rPr>
      </w:pPr>
      <w:ins w:id="42" w:author="Keil Petr" w:date="2023-02-15T11:19:00Z">
        <w:r>
          <w:rPr>
            <w:rFonts w:eastAsia="Times New Roman"/>
            <w:color w:val="0070C0"/>
          </w:rPr>
          <w:t xml:space="preserve">&gt;&gt;&gt; </w:t>
        </w:r>
      </w:ins>
      <w:r w:rsidR="001A0A19" w:rsidRPr="001A0A19">
        <w:rPr>
          <w:rFonts w:eastAsia="Times New Roman"/>
          <w:color w:val="0070C0"/>
        </w:rPr>
        <w:t>Done</w:t>
      </w:r>
      <w:ins w:id="43" w:author="Keil Petr" w:date="2023-02-15T11:19:00Z">
        <w:r>
          <w:rPr>
            <w:rFonts w:eastAsia="Times New Roman"/>
            <w:color w:val="0070C0"/>
          </w:rPr>
          <w:t>.</w:t>
        </w:r>
      </w:ins>
      <w:r w:rsidR="00FD16BF">
        <w:rPr>
          <w:rFonts w:eastAsia="Times New Roman"/>
        </w:rPr>
        <w:br/>
      </w:r>
      <w:r w:rsidR="00FD16BF">
        <w:rPr>
          <w:rFonts w:eastAsia="Times New Roman"/>
        </w:rPr>
        <w:br/>
        <w:t xml:space="preserve">L326: I am not sure to see the difference between point 5 and point 7. Point 5 sounds redundant to me as another temporal feature you did not define. Are the temporal extent and temporal lag not sufficient to describe the clustering between the points? For instance, in Figure 1, I would say that the temporal lag in 2000 is equal to x and the temporal extent to 3 x, which gives an idea of the points spread. In 2010, the temporal lag would take two different values: one short interval between the first two points and one longer between the last two, which indicates that some points are </w:t>
      </w:r>
      <w:proofErr w:type="gramStart"/>
      <w:r w:rsidR="00FD16BF">
        <w:rPr>
          <w:rFonts w:eastAsia="Times New Roman"/>
        </w:rPr>
        <w:t>more clustered</w:t>
      </w:r>
      <w:proofErr w:type="gramEnd"/>
      <w:r w:rsidR="00FD16BF">
        <w:rPr>
          <w:rFonts w:eastAsia="Times New Roman"/>
        </w:rPr>
        <w:t xml:space="preserve"> in time.</w:t>
      </w:r>
    </w:p>
    <w:p w14:paraId="4CE9182B" w14:textId="3F8C9C01" w:rsidR="00F40CB7" w:rsidRDefault="00F40CB7">
      <w:pPr>
        <w:spacing w:after="0"/>
        <w:ind w:left="720"/>
        <w:rPr>
          <w:ins w:id="44" w:author="Keil Petr" w:date="2023-02-17T14:34:00Z"/>
          <w:rFonts w:eastAsia="Times New Roman"/>
          <w:color w:val="0070C0"/>
        </w:rPr>
      </w:pPr>
      <w:ins w:id="45" w:author="Keil Petr" w:date="2023-02-16T19:03:00Z">
        <w:r w:rsidRPr="00BB074A">
          <w:rPr>
            <w:rFonts w:eastAsia="Times New Roman"/>
            <w:color w:val="0070C0"/>
            <w:rPrChange w:id="46" w:author="Keil Petr" w:date="2023-02-17T14:33:00Z">
              <w:rPr>
                <w:rFonts w:eastAsia="Times New Roman"/>
              </w:rPr>
            </w:rPrChange>
          </w:rPr>
          <w:t>&gt;&gt;&gt;</w:t>
        </w:r>
      </w:ins>
      <w:ins w:id="47" w:author="Keil Petr" w:date="2023-02-16T19:04:00Z">
        <w:r w:rsidRPr="00BB074A">
          <w:rPr>
            <w:rFonts w:eastAsia="Times New Roman"/>
            <w:color w:val="0070C0"/>
            <w:rPrChange w:id="48" w:author="Keil Petr" w:date="2023-02-17T14:33:00Z">
              <w:rPr>
                <w:rFonts w:eastAsia="Times New Roman"/>
              </w:rPr>
            </w:rPrChange>
          </w:rPr>
          <w:t xml:space="preserve"> We now specify in the revised text (lines </w:t>
        </w:r>
        <w:r w:rsidRPr="00BB074A">
          <w:rPr>
            <w:rFonts w:eastAsia="Times New Roman"/>
            <w:color w:val="0070C0"/>
            <w:highlight w:val="yellow"/>
            <w:rPrChange w:id="49" w:author="Keil Petr" w:date="2023-02-17T14:33:00Z">
              <w:rPr>
                <w:rFonts w:eastAsia="Times New Roman"/>
              </w:rPr>
            </w:rPrChange>
          </w:rPr>
          <w:t>XXX</w:t>
        </w:r>
        <w:r w:rsidRPr="00BB074A">
          <w:rPr>
            <w:rFonts w:eastAsia="Times New Roman"/>
            <w:color w:val="0070C0"/>
            <w:rPrChange w:id="50" w:author="Keil Petr" w:date="2023-02-17T14:33:00Z">
              <w:rPr>
                <w:rFonts w:eastAsia="Times New Roman"/>
              </w:rPr>
            </w:rPrChange>
          </w:rPr>
          <w:t>) that</w:t>
        </w:r>
      </w:ins>
      <w:ins w:id="51" w:author="Keil Petr" w:date="2023-02-16T19:07:00Z">
        <w:r w:rsidRPr="00BB074A">
          <w:rPr>
            <w:rFonts w:eastAsia="Times New Roman"/>
            <w:color w:val="0070C0"/>
            <w:rPrChange w:id="52" w:author="Keil Petr" w:date="2023-02-17T14:33:00Z">
              <w:rPr>
                <w:rFonts w:eastAsia="Times New Roman"/>
                <w:i/>
                <w:iCs/>
                <w:color w:val="0070C0"/>
              </w:rPr>
            </w:rPrChange>
          </w:rPr>
          <w:t xml:space="preserve"> by</w:t>
        </w:r>
      </w:ins>
      <w:ins w:id="53" w:author="Keil Petr" w:date="2023-02-16T19:04:00Z">
        <w:r w:rsidRPr="00BB074A">
          <w:rPr>
            <w:rFonts w:eastAsia="Times New Roman"/>
            <w:color w:val="0070C0"/>
            <w:rPrChange w:id="54" w:author="Keil Petr" w:date="2023-02-17T14:33:00Z">
              <w:rPr>
                <w:rFonts w:eastAsia="Times New Roman"/>
              </w:rPr>
            </w:rPrChange>
          </w:rPr>
          <w:t xml:space="preserve"> “lag” </w:t>
        </w:r>
      </w:ins>
      <w:ins w:id="55" w:author="Keil Petr" w:date="2023-02-16T19:07:00Z">
        <w:r w:rsidRPr="00BB074A">
          <w:rPr>
            <w:rFonts w:eastAsia="Times New Roman"/>
            <w:color w:val="0070C0"/>
            <w:rPrChange w:id="56" w:author="Keil Petr" w:date="2023-02-17T14:33:00Z">
              <w:rPr>
                <w:rFonts w:eastAsia="Times New Roman"/>
                <w:i/>
                <w:iCs/>
                <w:color w:val="0070C0"/>
              </w:rPr>
            </w:rPrChange>
          </w:rPr>
          <w:t>we mean</w:t>
        </w:r>
      </w:ins>
      <w:ins w:id="57" w:author="Keil Petr" w:date="2023-02-16T19:04:00Z">
        <w:r w:rsidRPr="00BB074A">
          <w:rPr>
            <w:rFonts w:eastAsia="Times New Roman"/>
            <w:color w:val="0070C0"/>
            <w:rPrChange w:id="58" w:author="Keil Petr" w:date="2023-02-17T14:33:00Z">
              <w:rPr>
                <w:rFonts w:eastAsia="Times New Roman"/>
              </w:rPr>
            </w:rPrChange>
          </w:rPr>
          <w:t xml:space="preserve"> the </w:t>
        </w:r>
        <w:r w:rsidRPr="00BB074A">
          <w:rPr>
            <w:rFonts w:eastAsia="Times New Roman"/>
            <w:color w:val="0070C0"/>
            <w:u w:val="single"/>
            <w:rPrChange w:id="59" w:author="Keil Petr" w:date="2023-02-17T14:33:00Z">
              <w:rPr>
                <w:rFonts w:eastAsia="Times New Roman"/>
              </w:rPr>
            </w:rPrChange>
          </w:rPr>
          <w:t>average</w:t>
        </w:r>
        <w:r w:rsidRPr="00BB074A">
          <w:rPr>
            <w:rFonts w:eastAsia="Times New Roman"/>
            <w:color w:val="0070C0"/>
            <w:rPrChange w:id="60" w:author="Keil Petr" w:date="2023-02-17T14:33:00Z">
              <w:rPr>
                <w:rFonts w:eastAsia="Times New Roman"/>
              </w:rPr>
            </w:rPrChange>
          </w:rPr>
          <w:t xml:space="preserve"> distance between samples.</w:t>
        </w:r>
      </w:ins>
      <w:ins w:id="61" w:author="Keil Petr" w:date="2023-02-16T19:07:00Z">
        <w:r w:rsidR="00C956E8" w:rsidRPr="00BB074A">
          <w:rPr>
            <w:rFonts w:eastAsia="Times New Roman"/>
            <w:color w:val="0070C0"/>
            <w:rPrChange w:id="62" w:author="Keil Petr" w:date="2023-02-17T14:33:00Z">
              <w:rPr>
                <w:rFonts w:eastAsia="Times New Roman"/>
                <w:i/>
                <w:iCs/>
                <w:color w:val="0070C0"/>
              </w:rPr>
            </w:rPrChange>
          </w:rPr>
          <w:t xml:space="preserve"> This definition </w:t>
        </w:r>
      </w:ins>
      <w:ins w:id="63" w:author="Keil Petr" w:date="2023-02-16T19:08:00Z">
        <w:r w:rsidR="00C956E8" w:rsidRPr="00BB074A">
          <w:rPr>
            <w:rFonts w:eastAsia="Times New Roman"/>
            <w:color w:val="0070C0"/>
            <w:rPrChange w:id="64" w:author="Keil Petr" w:date="2023-02-17T14:33:00Z">
              <w:rPr>
                <w:rFonts w:eastAsia="Times New Roman"/>
                <w:i/>
                <w:iCs/>
                <w:color w:val="0070C0"/>
              </w:rPr>
            </w:rPrChange>
          </w:rPr>
          <w:t>allows for the duration of the temporal interval to vary</w:t>
        </w:r>
      </w:ins>
      <w:ins w:id="65" w:author="Keil Petr" w:date="2023-02-17T14:33:00Z">
        <w:r w:rsidR="00BB074A">
          <w:rPr>
            <w:rFonts w:eastAsia="Times New Roman"/>
            <w:color w:val="0070C0"/>
          </w:rPr>
          <w:t>, and this also applies to spatial and tempor</w:t>
        </w:r>
      </w:ins>
      <w:ins w:id="66" w:author="Keil Petr" w:date="2023-02-17T14:34:00Z">
        <w:r w:rsidR="00BB074A">
          <w:rPr>
            <w:rFonts w:eastAsia="Times New Roman"/>
            <w:color w:val="0070C0"/>
          </w:rPr>
          <w:t>al</w:t>
        </w:r>
      </w:ins>
      <w:ins w:id="67" w:author="Keil Petr" w:date="2023-02-17T14:33:00Z">
        <w:r w:rsidR="00BB074A">
          <w:rPr>
            <w:rFonts w:eastAsia="Times New Roman"/>
            <w:color w:val="0070C0"/>
          </w:rPr>
          <w:t xml:space="preserve"> grain, which is the average area</w:t>
        </w:r>
      </w:ins>
      <w:ins w:id="68" w:author="Keil Petr" w:date="2023-02-17T14:34:00Z">
        <w:r w:rsidR="00BB074A">
          <w:rPr>
            <w:rFonts w:eastAsia="Times New Roman"/>
            <w:color w:val="0070C0"/>
          </w:rPr>
          <w:t xml:space="preserve"> of sites or average duration of sampling events respectively.</w:t>
        </w:r>
      </w:ins>
      <w:ins w:id="69" w:author="Keil Petr" w:date="2023-02-17T14:33:00Z">
        <w:r w:rsidR="00BB074A" w:rsidRPr="00BB074A">
          <w:rPr>
            <w:rFonts w:eastAsia="Times New Roman"/>
            <w:color w:val="0070C0"/>
            <w:rPrChange w:id="70" w:author="Keil Petr" w:date="2023-02-17T14:33:00Z">
              <w:rPr>
                <w:rFonts w:eastAsia="Times New Roman"/>
                <w:i/>
                <w:iCs/>
                <w:color w:val="0070C0"/>
              </w:rPr>
            </w:rPrChange>
          </w:rPr>
          <w:t xml:space="preserve"> We now</w:t>
        </w:r>
      </w:ins>
      <w:ins w:id="71" w:author="Keil Petr" w:date="2023-02-17T14:34:00Z">
        <w:r w:rsidR="00BB074A">
          <w:rPr>
            <w:rFonts w:eastAsia="Times New Roman"/>
            <w:color w:val="0070C0"/>
          </w:rPr>
          <w:t xml:space="preserve"> explicitly state this in the introduction: </w:t>
        </w:r>
      </w:ins>
    </w:p>
    <w:p w14:paraId="4EEEC213" w14:textId="77777777" w:rsidR="00BB074A" w:rsidRDefault="00BB074A">
      <w:pPr>
        <w:spacing w:after="0"/>
        <w:ind w:left="720"/>
        <w:rPr>
          <w:ins w:id="72" w:author="Keil Petr" w:date="2023-02-17T14:34:00Z"/>
          <w:rFonts w:eastAsia="Times New Roman"/>
          <w:i/>
          <w:iCs/>
          <w:color w:val="0070C0"/>
        </w:rPr>
      </w:pPr>
    </w:p>
    <w:p w14:paraId="10499953" w14:textId="7A34996C" w:rsidR="00BB074A" w:rsidRPr="00BB074A" w:rsidRDefault="00BB074A" w:rsidP="00BB074A">
      <w:pPr>
        <w:spacing w:after="0"/>
        <w:ind w:left="1440"/>
        <w:rPr>
          <w:rFonts w:eastAsia="Times New Roman"/>
          <w:i/>
          <w:iCs/>
          <w:color w:val="0070C0"/>
          <w:rPrChange w:id="73" w:author="Keil Petr" w:date="2023-02-17T14:34:00Z">
            <w:rPr>
              <w:rFonts w:eastAsia="Times New Roman"/>
            </w:rPr>
          </w:rPrChange>
        </w:rPr>
        <w:pPrChange w:id="74" w:author="Keil Petr" w:date="2023-02-17T14:34:00Z">
          <w:pPr>
            <w:spacing w:after="0"/>
            <w:ind w:firstLine="720"/>
          </w:pPr>
        </w:pPrChange>
      </w:pPr>
      <w:ins w:id="75" w:author="Keil Petr" w:date="2023-02-17T14:34:00Z">
        <w:r w:rsidRPr="00BB074A">
          <w:rPr>
            <w:rFonts w:eastAsia="Times New Roman"/>
            <w:i/>
            <w:iCs/>
            <w:color w:val="0070C0"/>
            <w:rPrChange w:id="76" w:author="Keil Petr" w:date="2023-02-17T14:34:00Z">
              <w:rPr>
                <w:rFonts w:eastAsia="Times New Roman"/>
                <w:color w:val="0070C0"/>
              </w:rPr>
            </w:rPrChange>
          </w:rPr>
          <w:t>“</w:t>
        </w:r>
        <w:proofErr w:type="gramStart"/>
        <w:r w:rsidRPr="00BB074A">
          <w:rPr>
            <w:rFonts w:eastAsia="Times New Roman"/>
            <w:i/>
            <w:iCs/>
            <w:color w:val="0070C0"/>
            <w:rPrChange w:id="77" w:author="Keil Petr" w:date="2023-02-17T14:34:00Z">
              <w:rPr>
                <w:rFonts w:eastAsia="Times New Roman"/>
                <w:color w:val="0070C0"/>
              </w:rPr>
            </w:rPrChange>
          </w:rPr>
          <w:t>temporal</w:t>
        </w:r>
        <w:proofErr w:type="gramEnd"/>
        <w:r w:rsidRPr="00BB074A">
          <w:rPr>
            <w:rFonts w:eastAsia="Times New Roman"/>
            <w:i/>
            <w:iCs/>
            <w:color w:val="0070C0"/>
            <w:rPrChange w:id="78" w:author="Keil Petr" w:date="2023-02-17T14:34:00Z">
              <w:rPr>
                <w:rFonts w:eastAsia="Times New Roman"/>
                <w:color w:val="0070C0"/>
              </w:rPr>
            </w:rPrChange>
          </w:rPr>
          <w:t xml:space="preserve"> grain is the average duration of an event during which biodiversity is measured, i.e. the duration of a one-time sampling session or the duration for which a metric is computed (Fig. 1C, 1D, respectively), while temporal extent of a study refers to the temporal span between the earliest and latest sample in a study (Adler &amp; </w:t>
        </w:r>
        <w:proofErr w:type="spellStart"/>
        <w:r w:rsidRPr="00BB074A">
          <w:rPr>
            <w:rFonts w:eastAsia="Times New Roman"/>
            <w:i/>
            <w:iCs/>
            <w:color w:val="0070C0"/>
            <w:rPrChange w:id="79" w:author="Keil Petr" w:date="2023-02-17T14:34:00Z">
              <w:rPr>
                <w:rFonts w:eastAsia="Times New Roman"/>
                <w:color w:val="0070C0"/>
              </w:rPr>
            </w:rPrChange>
          </w:rPr>
          <w:t>Lauenroth</w:t>
        </w:r>
        <w:proofErr w:type="spellEnd"/>
        <w:r w:rsidRPr="00BB074A">
          <w:rPr>
            <w:rFonts w:eastAsia="Times New Roman"/>
            <w:i/>
            <w:iCs/>
            <w:color w:val="0070C0"/>
            <w:rPrChange w:id="80" w:author="Keil Petr" w:date="2023-02-17T14:34:00Z">
              <w:rPr>
                <w:rFonts w:eastAsia="Times New Roman"/>
                <w:color w:val="0070C0"/>
              </w:rPr>
            </w:rPrChange>
          </w:rPr>
          <w:t xml:space="preserve">, 2003; Fig. 1B). Another aspect of scale is temporal or spatial lag, which refers to average </w:t>
        </w:r>
        <w:r w:rsidRPr="00BB074A">
          <w:rPr>
            <w:rFonts w:eastAsia="Times New Roman"/>
            <w:i/>
            <w:iCs/>
            <w:color w:val="0070C0"/>
            <w:rPrChange w:id="81" w:author="Keil Petr" w:date="2023-02-17T14:34:00Z">
              <w:rPr>
                <w:rFonts w:eastAsia="Times New Roman"/>
                <w:color w:val="0070C0"/>
              </w:rPr>
            </w:rPrChange>
          </w:rPr>
          <w:lastRenderedPageBreak/>
          <w:t>spatial or temporal distance between sampling sites or events respectively. The term average is important here: we only get to grain by averaging area across multiple sites, or averaging durations across multiple events. This means that grain can be defined even when area of sites or duration of events varies, and lag can be defined even when distance varies.</w:t>
        </w:r>
        <w:r w:rsidRPr="00BB074A">
          <w:rPr>
            <w:rFonts w:eastAsia="Times New Roman"/>
            <w:i/>
            <w:iCs/>
            <w:color w:val="0070C0"/>
            <w:rPrChange w:id="82" w:author="Keil Petr" w:date="2023-02-17T14:34:00Z">
              <w:rPr>
                <w:rFonts w:eastAsia="Times New Roman"/>
                <w:color w:val="0070C0"/>
              </w:rPr>
            </w:rPrChange>
          </w:rPr>
          <w:t>”</w:t>
        </w:r>
      </w:ins>
    </w:p>
    <w:p w14:paraId="7FC03D0C" w14:textId="6CC3FE22" w:rsidR="00F17ABB" w:rsidDel="00F40CB7" w:rsidRDefault="00F17ABB" w:rsidP="00995AF8">
      <w:pPr>
        <w:spacing w:after="0"/>
        <w:ind w:left="720"/>
        <w:rPr>
          <w:del w:id="83" w:author="Keil Petr" w:date="2023-02-16T19:03:00Z"/>
          <w:rFonts w:eastAsia="Times New Roman"/>
          <w:color w:val="0070C0"/>
        </w:rPr>
      </w:pPr>
      <w:del w:id="84" w:author="Keil Petr" w:date="2023-02-16T19:03:00Z">
        <w:r w:rsidDel="00F40CB7">
          <w:rPr>
            <w:rFonts w:eastAsia="Times New Roman"/>
            <w:color w:val="0070C0"/>
          </w:rPr>
          <w:delText xml:space="preserve">&gt;&gt;&gt; </w:delText>
        </w:r>
        <w:r w:rsidR="001A0A19" w:rsidRPr="00F17ABB" w:rsidDel="00F40CB7">
          <w:rPr>
            <w:rFonts w:eastAsia="Times New Roman"/>
            <w:color w:val="0070C0"/>
          </w:rPr>
          <w:delText xml:space="preserve">Indeed, on Fig 1D, the temporal lag </w:delText>
        </w:r>
      </w:del>
      <w:del w:id="85" w:author="Keil Petr" w:date="2023-02-15T11:23:00Z">
        <w:r w:rsidR="001A0A19" w:rsidRPr="00F17ABB" w:rsidDel="00A778E4">
          <w:rPr>
            <w:rFonts w:eastAsia="Times New Roman"/>
            <w:color w:val="0070C0"/>
          </w:rPr>
          <w:delText>takes two</w:delText>
        </w:r>
      </w:del>
      <w:del w:id="86" w:author="Keil Petr" w:date="2023-02-16T19:03:00Z">
        <w:r w:rsidR="001A0A19" w:rsidRPr="00F17ABB" w:rsidDel="00F40CB7">
          <w:rPr>
            <w:rFonts w:eastAsia="Times New Roman"/>
            <w:color w:val="0070C0"/>
          </w:rPr>
          <w:delText xml:space="preserve"> values. </w:delText>
        </w:r>
      </w:del>
      <w:del w:id="87" w:author="Keil Petr" w:date="2023-02-16T10:41:00Z">
        <w:r w:rsidR="001A0A19" w:rsidRPr="00F17ABB" w:rsidDel="00F233BF">
          <w:rPr>
            <w:rFonts w:eastAsia="Times New Roman"/>
            <w:color w:val="0070C0"/>
          </w:rPr>
          <w:delText>I</w:delText>
        </w:r>
      </w:del>
      <w:del w:id="88" w:author="Keil Petr" w:date="2023-02-16T19:03:00Z">
        <w:r w:rsidDel="00F40CB7">
          <w:rPr>
            <w:rFonts w:eastAsia="Times New Roman"/>
            <w:color w:val="0070C0"/>
          </w:rPr>
          <w:delText xml:space="preserve"> did not consider but</w:delText>
        </w:r>
        <w:r w:rsidR="001A0A19" w:rsidRPr="00F17ABB" w:rsidDel="00F40CB7">
          <w:rPr>
            <w:rFonts w:eastAsia="Times New Roman"/>
            <w:color w:val="0070C0"/>
          </w:rPr>
          <w:delText xml:space="preserve"> truly appreciate the idea of </w:delText>
        </w:r>
        <w:r w:rsidDel="00F40CB7">
          <w:rPr>
            <w:rFonts w:eastAsia="Times New Roman"/>
            <w:color w:val="0070C0"/>
          </w:rPr>
          <w:delText xml:space="preserve">specifying the different temporal </w:delText>
        </w:r>
        <w:r w:rsidR="00995AF8" w:rsidDel="00F40CB7">
          <w:rPr>
            <w:rFonts w:eastAsia="Times New Roman"/>
            <w:color w:val="0070C0"/>
          </w:rPr>
          <w:delText>lags if the samples are clumped in time</w:delText>
        </w:r>
        <w:r w:rsidDel="00F40CB7">
          <w:rPr>
            <w:rFonts w:eastAsia="Times New Roman"/>
            <w:color w:val="0070C0"/>
          </w:rPr>
          <w:delText xml:space="preserve">, as it reduces the number of guidelines we provide. I integrated this point </w:delText>
        </w:r>
        <w:r w:rsidR="009A0763" w:rsidDel="00F40CB7">
          <w:rPr>
            <w:rFonts w:eastAsia="Times New Roman"/>
            <w:color w:val="0070C0"/>
          </w:rPr>
          <w:delText xml:space="preserve">L333-334 </w:delText>
        </w:r>
        <w:r w:rsidDel="00F40CB7">
          <w:rPr>
            <w:rFonts w:eastAsia="Times New Roman"/>
            <w:color w:val="0070C0"/>
          </w:rPr>
          <w:delText>as follow:</w:delText>
        </w:r>
      </w:del>
    </w:p>
    <w:p w14:paraId="6C161934" w14:textId="7F7EF012" w:rsidR="00995AF8" w:rsidRPr="00F40CB7" w:rsidRDefault="00995AF8" w:rsidP="00995AF8">
      <w:pPr>
        <w:spacing w:after="0"/>
        <w:ind w:left="720"/>
        <w:rPr>
          <w:rFonts w:eastAsia="Times New Roman"/>
          <w:strike/>
          <w:color w:val="0070C0"/>
          <w:rPrChange w:id="89" w:author="Keil Petr" w:date="2023-02-16T19:03:00Z">
            <w:rPr>
              <w:rFonts w:eastAsia="Times New Roman"/>
              <w:i/>
              <w:iCs/>
              <w:color w:val="0070C0"/>
            </w:rPr>
          </w:rPrChange>
        </w:rPr>
      </w:pPr>
    </w:p>
    <w:p w14:paraId="6EE77E89" w14:textId="70FEFA39" w:rsidR="00995AF8" w:rsidRPr="00F40CB7" w:rsidDel="00BB074A" w:rsidRDefault="00F17ABB" w:rsidP="0046572C">
      <w:pPr>
        <w:spacing w:after="0"/>
        <w:ind w:left="1440"/>
        <w:rPr>
          <w:del w:id="90" w:author="Keil Petr" w:date="2023-02-17T14:33:00Z"/>
          <w:rFonts w:eastAsia="Times New Roman"/>
          <w:strike/>
          <w:rPrChange w:id="91" w:author="Keil Petr" w:date="2023-02-16T19:03:00Z">
            <w:rPr>
              <w:del w:id="92" w:author="Keil Petr" w:date="2023-02-17T14:33:00Z"/>
              <w:rFonts w:eastAsia="Times New Roman"/>
            </w:rPr>
          </w:rPrChange>
        </w:rPr>
      </w:pPr>
      <w:del w:id="93" w:author="Keil Petr" w:date="2023-02-17T14:33:00Z">
        <w:r w:rsidRPr="00F40CB7" w:rsidDel="00BB074A">
          <w:rPr>
            <w:rFonts w:eastAsia="Times New Roman"/>
            <w:i/>
            <w:iCs/>
            <w:strike/>
            <w:color w:val="0070C0"/>
            <w:rPrChange w:id="94" w:author="Keil Petr" w:date="2023-02-16T19:03:00Z">
              <w:rPr>
                <w:rFonts w:eastAsia="Times New Roman"/>
                <w:i/>
                <w:iCs/>
                <w:color w:val="0070C0"/>
              </w:rPr>
            </w:rPrChange>
          </w:rPr>
          <w:delText>“</w:delText>
        </w:r>
        <w:r w:rsidR="00995AF8" w:rsidRPr="00F40CB7" w:rsidDel="00BB074A">
          <w:rPr>
            <w:rFonts w:eastAsia="Times New Roman"/>
            <w:i/>
            <w:iCs/>
            <w:strike/>
            <w:color w:val="0070C0"/>
            <w:rPrChange w:id="95" w:author="Keil Petr" w:date="2023-02-16T19:03:00Z">
              <w:rPr>
                <w:rFonts w:eastAsia="Times New Roman"/>
                <w:i/>
                <w:iCs/>
                <w:color w:val="0070C0"/>
              </w:rPr>
            </w:rPrChange>
          </w:rPr>
          <w:delText>[…] and 6) the temporal lag (or lags if samples are clumped in time) of the sampling (Fig. 1D).</w:delText>
        </w:r>
        <w:r w:rsidRPr="00F40CB7" w:rsidDel="00BB074A">
          <w:rPr>
            <w:rFonts w:eastAsia="Times New Roman"/>
            <w:i/>
            <w:iCs/>
            <w:strike/>
            <w:color w:val="0070C0"/>
            <w:rPrChange w:id="96" w:author="Keil Petr" w:date="2023-02-16T19:03:00Z">
              <w:rPr>
                <w:rFonts w:eastAsia="Times New Roman"/>
                <w:i/>
                <w:iCs/>
                <w:color w:val="0070C0"/>
              </w:rPr>
            </w:rPrChange>
          </w:rPr>
          <w:delText>”</w:delText>
        </w:r>
      </w:del>
    </w:p>
    <w:p w14:paraId="6EF87234" w14:textId="294ACF12" w:rsidR="00995AF8" w:rsidDel="001B0071" w:rsidRDefault="00995AF8" w:rsidP="00995AF8">
      <w:pPr>
        <w:spacing w:after="0"/>
        <w:rPr>
          <w:del w:id="97" w:author="Keil Petr" w:date="2023-02-17T14:35:00Z"/>
          <w:rFonts w:eastAsia="Times New Roman"/>
        </w:rPr>
      </w:pPr>
    </w:p>
    <w:p w14:paraId="435EAB76" w14:textId="77777777" w:rsidR="002E6C48" w:rsidRDefault="00FD16BF" w:rsidP="00995AF8">
      <w:pPr>
        <w:spacing w:after="0"/>
        <w:rPr>
          <w:rFonts w:eastAsia="Times New Roman"/>
        </w:rPr>
      </w:pPr>
      <w:proofErr w:type="gramStart"/>
      <w:r>
        <w:rPr>
          <w:rFonts w:eastAsia="Times New Roman"/>
        </w:rPr>
        <w:t>L369</w:t>
      </w:r>
      <w:proofErr w:type="gramEnd"/>
      <w:r>
        <w:rPr>
          <w:rFonts w:eastAsia="Times New Roman"/>
        </w:rPr>
        <w:t xml:space="preserve"> I think only 11 articles are presented for Europe in Figure 2.</w:t>
      </w:r>
    </w:p>
    <w:p w14:paraId="4D3B9647" w14:textId="676FC268" w:rsidR="00F959C4" w:rsidRDefault="002E6C48" w:rsidP="002E6C48">
      <w:pPr>
        <w:spacing w:after="0"/>
        <w:ind w:firstLine="720"/>
        <w:rPr>
          <w:rFonts w:eastAsia="Times New Roman"/>
        </w:rPr>
      </w:pPr>
      <w:r w:rsidRPr="002E6C48">
        <w:rPr>
          <w:rFonts w:eastAsia="Times New Roman"/>
          <w:color w:val="0070C0"/>
        </w:rPr>
        <w:t>&gt;&gt;&gt; Correct</w:t>
      </w:r>
      <w:ins w:id="98" w:author="Keil Petr" w:date="2023-02-15T11:20:00Z">
        <w:r w:rsidR="00A778E4">
          <w:rPr>
            <w:rFonts w:eastAsia="Times New Roman"/>
            <w:color w:val="0070C0"/>
          </w:rPr>
          <w:t>ed.</w:t>
        </w:r>
      </w:ins>
      <w:r w:rsidR="00FD16BF">
        <w:rPr>
          <w:rFonts w:eastAsia="Times New Roman"/>
        </w:rPr>
        <w:br/>
      </w:r>
      <w:r w:rsidR="00FD16BF">
        <w:rPr>
          <w:rFonts w:eastAsia="Times New Roman"/>
        </w:rPr>
        <w:br/>
        <w:t>Table 1: Consider adding the reference for the examples, as done for Faith's PD.</w:t>
      </w:r>
    </w:p>
    <w:p w14:paraId="5F6FF9EA" w14:textId="1C635936" w:rsidR="00342487" w:rsidRDefault="00F959C4" w:rsidP="002E6C48">
      <w:pPr>
        <w:spacing w:after="0"/>
        <w:ind w:firstLine="720"/>
        <w:rPr>
          <w:rFonts w:eastAsia="Times New Roman"/>
        </w:rPr>
      </w:pPr>
      <w:r w:rsidRPr="00F959C4">
        <w:rPr>
          <w:rFonts w:eastAsia="Times New Roman"/>
          <w:color w:val="0070C0"/>
        </w:rPr>
        <w:t>&gt;&gt;&gt; Done</w:t>
      </w:r>
      <w:ins w:id="99" w:author="Keil Petr" w:date="2023-02-15T11:20:00Z">
        <w:r w:rsidR="00A778E4">
          <w:rPr>
            <w:rFonts w:eastAsia="Times New Roman"/>
            <w:color w:val="0070C0"/>
          </w:rPr>
          <w:t>.</w:t>
        </w:r>
      </w:ins>
      <w:r w:rsidR="00FD16BF">
        <w:rPr>
          <w:rFonts w:eastAsia="Times New Roman"/>
        </w:rPr>
        <w:br/>
      </w:r>
      <w:r w:rsidR="00FD16BF">
        <w:rPr>
          <w:rFonts w:eastAsia="Times New Roman"/>
        </w:rPr>
        <w:br/>
        <w:t>Table 2: To be consistent with Figure 1, the legend could specify that the temporal features described in the table refer to the analysis conducted.</w:t>
      </w:r>
    </w:p>
    <w:p w14:paraId="0D66AE11" w14:textId="7203057B" w:rsidR="004A2580" w:rsidRDefault="00342487" w:rsidP="004A2580">
      <w:pPr>
        <w:spacing w:after="0"/>
        <w:ind w:firstLine="720"/>
        <w:rPr>
          <w:rFonts w:eastAsia="Times New Roman"/>
          <w:i/>
          <w:iCs/>
          <w:color w:val="0070C0"/>
        </w:rPr>
      </w:pPr>
      <w:r w:rsidRPr="00A8187D">
        <w:rPr>
          <w:rFonts w:eastAsia="Times New Roman"/>
          <w:color w:val="0070C0"/>
        </w:rPr>
        <w:t>&gt;&gt;&gt; Added</w:t>
      </w:r>
      <w:ins w:id="100" w:author="Keil Petr" w:date="2023-02-15T11:23:00Z">
        <w:r w:rsidR="00A778E4">
          <w:rPr>
            <w:rFonts w:eastAsia="Times New Roman"/>
            <w:color w:val="0070C0"/>
          </w:rPr>
          <w:t>.</w:t>
        </w:r>
      </w:ins>
      <w:r w:rsidR="00FD16BF">
        <w:rPr>
          <w:rFonts w:eastAsia="Times New Roman"/>
        </w:rPr>
        <w:br/>
      </w:r>
      <w:r w:rsidR="00FD16BF">
        <w:rPr>
          <w:rFonts w:eastAsia="Times New Roman"/>
        </w:rPr>
        <w:br/>
        <w:t>Figure 2: By reading your argument about the differences in coverage between the northern and southern hemispheres again, I think that perhaps figure 2 does not capture this result well. Maybe the message would get across better if the figure displayed a half-empty world map, but I understand it's not very convenient.</w:t>
      </w:r>
    </w:p>
    <w:p w14:paraId="5D4D8D09" w14:textId="282380D2" w:rsidR="00A77774" w:rsidRDefault="004A2580" w:rsidP="004A2580">
      <w:pPr>
        <w:spacing w:after="0"/>
        <w:ind w:left="720"/>
        <w:rPr>
          <w:rFonts w:eastAsia="Times New Roman"/>
          <w:color w:val="0070C0"/>
        </w:rPr>
      </w:pPr>
      <w:r>
        <w:rPr>
          <w:rFonts w:eastAsia="Times New Roman"/>
          <w:color w:val="0070C0"/>
        </w:rPr>
        <w:t xml:space="preserve">&gt;&gt;&gt; We do agree that it would represent better the lack of spatial coverage. However, it would make the display and reading of the references inconvenient. </w:t>
      </w:r>
      <w:r w:rsidR="00D125F8">
        <w:rPr>
          <w:rFonts w:eastAsia="Times New Roman"/>
          <w:color w:val="0070C0"/>
        </w:rPr>
        <w:t>Thus,</w:t>
      </w:r>
      <w:r>
        <w:rPr>
          <w:rFonts w:eastAsia="Times New Roman"/>
          <w:color w:val="0070C0"/>
        </w:rPr>
        <w:t xml:space="preserve"> we prefer to keep the maps as they are.</w:t>
      </w:r>
    </w:p>
    <w:p w14:paraId="2C60884E" w14:textId="0E59DDA6" w:rsidR="00316D4A" w:rsidRDefault="00316D4A" w:rsidP="00316D4A">
      <w:pPr>
        <w:spacing w:after="0"/>
        <w:rPr>
          <w:rFonts w:eastAsia="Times New Roman"/>
          <w:color w:val="0070C0"/>
        </w:rPr>
      </w:pPr>
    </w:p>
    <w:p w14:paraId="45427263" w14:textId="1F03301D" w:rsidR="00316D4A" w:rsidRPr="00316D4A" w:rsidRDefault="00316D4A" w:rsidP="00316D4A">
      <w:pPr>
        <w:spacing w:after="0"/>
        <w:rPr>
          <w:rFonts w:eastAsia="Times New Roman"/>
          <w:b/>
          <w:bCs/>
        </w:rPr>
      </w:pPr>
      <w:r w:rsidRPr="00316D4A">
        <w:rPr>
          <w:rFonts w:eastAsia="Times New Roman"/>
          <w:b/>
          <w:bCs/>
        </w:rPr>
        <w:t>Reviewer #2</w:t>
      </w:r>
      <w:r>
        <w:rPr>
          <w:rFonts w:eastAsia="Times New Roman"/>
          <w:b/>
          <w:bCs/>
        </w:rPr>
        <w:t>:</w:t>
      </w:r>
    </w:p>
    <w:p w14:paraId="71DE696D" w14:textId="77777777" w:rsidR="00E0563D" w:rsidRDefault="00316D4A" w:rsidP="00316D4A">
      <w:pPr>
        <w:spacing w:after="0"/>
        <w:rPr>
          <w:rFonts w:eastAsia="Times New Roman"/>
        </w:rPr>
      </w:pPr>
      <w:r>
        <w:rPr>
          <w:rFonts w:eastAsia="Times New Roman"/>
        </w:rPr>
        <w:t>The paper is much improved. The additional recommendations/guidelines provided are also very appreciable.</w:t>
      </w:r>
      <w:r>
        <w:rPr>
          <w:rFonts w:eastAsia="Times New Roman"/>
        </w:rPr>
        <w:br/>
        <w:t>I think this paper would be useful and is timely considering the current increase in temporal analysis of biodiversity.</w:t>
      </w:r>
      <w:r>
        <w:rPr>
          <w:rFonts w:eastAsia="Times New Roman"/>
        </w:rPr>
        <w:br/>
      </w:r>
      <w:r>
        <w:rPr>
          <w:rFonts w:eastAsia="Times New Roman"/>
        </w:rPr>
        <w:br/>
        <w:t xml:space="preserve">There is still one missing element. It's easy to include and would </w:t>
      </w:r>
      <w:proofErr w:type="gramStart"/>
      <w:r>
        <w:rPr>
          <w:rFonts w:eastAsia="Times New Roman"/>
        </w:rPr>
        <w:t>change significantly</w:t>
      </w:r>
      <w:proofErr w:type="gramEnd"/>
      <w:r>
        <w:rPr>
          <w:rFonts w:eastAsia="Times New Roman"/>
        </w:rPr>
        <w:t xml:space="preserve"> the clarity and novelty of the contribution:</w:t>
      </w:r>
      <w:r>
        <w:rPr>
          <w:rFonts w:eastAsia="Times New Roman"/>
        </w:rPr>
        <w:br/>
        <w:t xml:space="preserve">In the introduction, either for spatial but even more for temporal scales (grain and extent), the authors should provide an </w:t>
      </w:r>
      <w:commentRangeStart w:id="101"/>
      <w:r w:rsidRPr="001B0071">
        <w:rPr>
          <w:rFonts w:eastAsia="Times New Roman"/>
          <w:highlight w:val="yellow"/>
          <w:rPrChange w:id="102" w:author="Keil Petr" w:date="2023-02-17T14:35:00Z">
            <w:rPr>
              <w:rFonts w:eastAsia="Times New Roman"/>
            </w:rPr>
          </w:rPrChange>
        </w:rPr>
        <w:t>example of process that could explain an observed discrepancy among biodiversity trends calculated at different scales</w:t>
      </w:r>
      <w:commentRangeEnd w:id="101"/>
      <w:r w:rsidR="001B0071">
        <w:rPr>
          <w:rStyle w:val="CommentReference"/>
        </w:rPr>
        <w:commentReference w:id="101"/>
      </w:r>
      <w:r>
        <w:rPr>
          <w:rFonts w:eastAsia="Times New Roman"/>
        </w:rPr>
        <w:t xml:space="preserve">. I mean why is it possible and expected at the first place that biodiversity can have a different trend when measured at local vs regional scale? No need to be exhaustive about those processes, but this would help considerably the reader to understand what this review is supposed to capture. What are the fundamental reasons to check that temporal trends are affected by the temporal extent? What could cause this </w:t>
      </w:r>
      <w:proofErr w:type="spellStart"/>
      <w:r>
        <w:rPr>
          <w:rFonts w:eastAsia="Times New Roman"/>
        </w:rPr>
        <w:t>dependancy</w:t>
      </w:r>
      <w:proofErr w:type="spellEnd"/>
      <w:r>
        <w:rPr>
          <w:rFonts w:eastAsia="Times New Roman"/>
        </w:rPr>
        <w:t>? If not specified, the proposed analysis is somewhat unjustified.</w:t>
      </w:r>
    </w:p>
    <w:p w14:paraId="7F0796AE" w14:textId="627F2991" w:rsidR="00E25CDA" w:rsidRDefault="00E0563D" w:rsidP="00E25CDA">
      <w:pPr>
        <w:spacing w:after="0"/>
        <w:ind w:left="720"/>
        <w:rPr>
          <w:rFonts w:eastAsia="Times New Roman"/>
          <w:color w:val="0070C0"/>
          <w:lang w:val="en-GB"/>
        </w:rPr>
      </w:pPr>
      <w:r w:rsidRPr="00E25CDA">
        <w:rPr>
          <w:rFonts w:eastAsia="Times New Roman"/>
          <w:color w:val="0070C0"/>
          <w:lang w:val="en-GB"/>
        </w:rPr>
        <w:t xml:space="preserve">&gt;&gt;&gt; </w:t>
      </w:r>
      <w:del w:id="103" w:author="Keil Petr" w:date="2023-02-15T15:55:00Z">
        <w:r w:rsidR="00F07BEE" w:rsidDel="00B758A0">
          <w:rPr>
            <w:rFonts w:eastAsia="Times New Roman"/>
            <w:color w:val="0070C0"/>
            <w:lang w:val="en-GB"/>
          </w:rPr>
          <w:delText>This is a very g</w:delText>
        </w:r>
      </w:del>
      <w:ins w:id="104" w:author="Keil Petr" w:date="2023-02-15T15:55:00Z">
        <w:r w:rsidR="00B758A0">
          <w:rPr>
            <w:rFonts w:eastAsia="Times New Roman"/>
            <w:color w:val="0070C0"/>
            <w:lang w:val="en-GB"/>
          </w:rPr>
          <w:t>G</w:t>
        </w:r>
      </w:ins>
      <w:r w:rsidR="00F07BEE">
        <w:rPr>
          <w:rFonts w:eastAsia="Times New Roman"/>
          <w:color w:val="0070C0"/>
          <w:lang w:val="en-GB"/>
        </w:rPr>
        <w:t xml:space="preserve">ood point. </w:t>
      </w:r>
      <w:r w:rsidR="00703CC4" w:rsidRPr="00E25CDA">
        <w:rPr>
          <w:rFonts w:eastAsia="Times New Roman"/>
          <w:color w:val="0070C0"/>
          <w:lang w:val="en-GB"/>
        </w:rPr>
        <w:t xml:space="preserve">The ecological reasons of the </w:t>
      </w:r>
      <w:proofErr w:type="spellStart"/>
      <w:r w:rsidR="00703CC4" w:rsidRPr="00E25CDA">
        <w:rPr>
          <w:rFonts w:eastAsia="Times New Roman"/>
          <w:color w:val="0070C0"/>
          <w:lang w:val="en-GB"/>
        </w:rPr>
        <w:t>spatio</w:t>
      </w:r>
      <w:proofErr w:type="spellEnd"/>
      <w:r w:rsidR="00703CC4" w:rsidRPr="00E25CDA">
        <w:rPr>
          <w:rFonts w:eastAsia="Times New Roman"/>
          <w:color w:val="0070C0"/>
          <w:lang w:val="en-GB"/>
        </w:rPr>
        <w:t xml:space="preserve">-temporal scaling of biodiversity dynamic are </w:t>
      </w:r>
      <w:r w:rsidR="00F8256E">
        <w:rPr>
          <w:rFonts w:eastAsia="Times New Roman"/>
          <w:color w:val="0070C0"/>
          <w:lang w:val="en-GB"/>
        </w:rPr>
        <w:t xml:space="preserve">part of a still ongoing debate </w:t>
      </w:r>
      <w:r w:rsidR="00703CC4" w:rsidRPr="00E25CDA">
        <w:rPr>
          <w:rFonts w:eastAsia="Times New Roman"/>
          <w:color w:val="0070C0"/>
          <w:lang w:val="en-GB"/>
        </w:rPr>
        <w:t xml:space="preserve">in the literature. </w:t>
      </w:r>
      <w:r w:rsidR="00E25CDA">
        <w:rPr>
          <w:rFonts w:eastAsia="Times New Roman"/>
          <w:color w:val="0070C0"/>
          <w:lang w:val="en-GB"/>
        </w:rPr>
        <w:t>W</w:t>
      </w:r>
      <w:r w:rsidR="00703CC4" w:rsidRPr="00E25CDA">
        <w:rPr>
          <w:rFonts w:eastAsia="Times New Roman"/>
          <w:color w:val="0070C0"/>
          <w:lang w:val="en-GB"/>
        </w:rPr>
        <w:t>e cite</w:t>
      </w:r>
      <w:r w:rsidR="00E25CDA">
        <w:rPr>
          <w:rFonts w:eastAsia="Times New Roman"/>
          <w:color w:val="0070C0"/>
          <w:lang w:val="en-GB"/>
        </w:rPr>
        <w:t xml:space="preserve"> here</w:t>
      </w:r>
      <w:r w:rsidR="00703CC4" w:rsidRPr="00E25CDA">
        <w:rPr>
          <w:rFonts w:eastAsia="Times New Roman"/>
          <w:color w:val="0070C0"/>
          <w:lang w:val="en-GB"/>
        </w:rPr>
        <w:t xml:space="preserve"> the </w:t>
      </w:r>
      <w:r w:rsidR="00974B85">
        <w:rPr>
          <w:rFonts w:eastAsia="Times New Roman"/>
          <w:color w:val="0070C0"/>
          <w:lang w:val="en-GB"/>
        </w:rPr>
        <w:t>studies</w:t>
      </w:r>
      <w:r w:rsidR="00F8256E">
        <w:rPr>
          <w:rFonts w:eastAsia="Times New Roman"/>
          <w:color w:val="0070C0"/>
          <w:lang w:val="en-GB"/>
        </w:rPr>
        <w:t xml:space="preserve"> focusing on this topic </w:t>
      </w:r>
      <w:r w:rsidR="00974B85">
        <w:rPr>
          <w:rFonts w:eastAsia="Times New Roman"/>
          <w:color w:val="0070C0"/>
          <w:lang w:val="en-GB"/>
        </w:rPr>
        <w:t>that we know of</w:t>
      </w:r>
      <w:r w:rsidR="00703CC4" w:rsidRPr="00E25CDA">
        <w:rPr>
          <w:rFonts w:eastAsia="Times New Roman"/>
          <w:color w:val="0070C0"/>
          <w:lang w:val="en-GB"/>
        </w:rPr>
        <w:t xml:space="preserve">: </w:t>
      </w:r>
      <w:r w:rsidR="00703CC4"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90F6VJ1n","properties":{"formattedCitation":"(Chase et al., 2019; Jarzyna et al., 2015; Jarzyna &amp; Jetz, 2018; Keil et al., 2018)","plainCitation":"(Chase et al., 2019; Jarzyna et al., 2015; Jarzyna &amp; Jetz, 2018; Keil et al., 2018)","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FA1334">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03CC4" w:rsidRPr="00E25CDA">
        <w:rPr>
          <w:rFonts w:eastAsia="Times New Roman"/>
          <w:color w:val="0070C0"/>
          <w:lang w:val="en-GB"/>
        </w:rPr>
        <w:fldChar w:fldCharType="separate"/>
      </w:r>
      <w:r w:rsidR="00703CC4" w:rsidRPr="000277C1">
        <w:rPr>
          <w:rFonts w:ascii="Calibri" w:hAnsi="Calibri" w:cs="Calibri"/>
          <w:color w:val="0070C0"/>
          <w:lang w:val="fr-FR"/>
        </w:rPr>
        <w:t>Chase et al. (201</w:t>
      </w:r>
      <w:r w:rsidR="00C42681" w:rsidRPr="000277C1">
        <w:rPr>
          <w:rFonts w:ascii="Calibri" w:hAnsi="Calibri" w:cs="Calibri"/>
          <w:color w:val="0070C0"/>
          <w:lang w:val="fr-FR"/>
        </w:rPr>
        <w:t>9</w:t>
      </w:r>
      <w:r w:rsidR="00703CC4" w:rsidRPr="000277C1">
        <w:rPr>
          <w:rFonts w:ascii="Calibri" w:hAnsi="Calibri" w:cs="Calibri"/>
          <w:color w:val="0070C0"/>
          <w:lang w:val="fr-FR"/>
        </w:rPr>
        <w:t xml:space="preserve">), Jarzyna et al. </w:t>
      </w:r>
      <w:r w:rsidR="00703CC4" w:rsidRPr="00F8256E">
        <w:rPr>
          <w:rFonts w:ascii="Calibri" w:hAnsi="Calibri" w:cs="Calibri"/>
          <w:color w:val="0070C0"/>
          <w:lang w:val="fr-FR"/>
        </w:rPr>
        <w:t>(2015), Jarzyna &amp; Jetz (2018)</w:t>
      </w:r>
      <w:r w:rsidR="00F8256E" w:rsidRPr="00F8256E">
        <w:rPr>
          <w:rFonts w:ascii="Calibri" w:hAnsi="Calibri" w:cs="Calibri"/>
          <w:color w:val="0070C0"/>
          <w:lang w:val="fr-FR"/>
        </w:rPr>
        <w:t xml:space="preserve">, </w:t>
      </w:r>
      <w:r w:rsidR="00703CC4" w:rsidRPr="00F8256E">
        <w:rPr>
          <w:rFonts w:ascii="Calibri" w:hAnsi="Calibri" w:cs="Calibri"/>
          <w:color w:val="0070C0"/>
          <w:lang w:val="fr-FR"/>
        </w:rPr>
        <w:t xml:space="preserve">Keil et al. </w:t>
      </w:r>
      <w:r w:rsidR="00703CC4" w:rsidRPr="000277C1">
        <w:rPr>
          <w:rFonts w:ascii="Calibri" w:hAnsi="Calibri" w:cs="Calibri"/>
          <w:color w:val="0070C0"/>
        </w:rPr>
        <w:t>(2018)</w:t>
      </w:r>
      <w:r w:rsidR="00703CC4" w:rsidRPr="00E25CDA">
        <w:rPr>
          <w:rFonts w:eastAsia="Times New Roman"/>
          <w:color w:val="0070C0"/>
          <w:lang w:val="en-GB"/>
        </w:rPr>
        <w:fldChar w:fldCharType="end"/>
      </w:r>
      <w:r w:rsidR="00F8256E" w:rsidRPr="000277C1">
        <w:rPr>
          <w:rFonts w:eastAsia="Times New Roman"/>
          <w:color w:val="0070C0"/>
        </w:rPr>
        <w:t>, Leroy et al. (in prep.)</w:t>
      </w:r>
      <w:r w:rsidR="00703CC4" w:rsidRPr="000277C1">
        <w:rPr>
          <w:rFonts w:eastAsia="Times New Roman"/>
          <w:color w:val="0070C0"/>
        </w:rPr>
        <w:t>.</w:t>
      </w:r>
      <w:r w:rsidR="00E25CDA" w:rsidRPr="00E25CDA">
        <w:rPr>
          <w:rFonts w:eastAsia="Times New Roman"/>
          <w:color w:val="0070C0"/>
          <w:lang w:val="en-GB"/>
        </w:rPr>
        <w:t xml:space="preserve"> As a matter of fact, temporal trends of taxonomic diversity are </w:t>
      </w:r>
      <w:r w:rsidR="00E25CDA" w:rsidRPr="00E25CDA">
        <w:rPr>
          <w:rFonts w:eastAsia="Times New Roman"/>
          <w:color w:val="0070C0"/>
          <w:lang w:val="en-GB"/>
        </w:rPr>
        <w:lastRenderedPageBreak/>
        <w:t xml:space="preserve">resulting from 3 ecological processes, namely colonization, extinction and persistence which are themselves scale dependent </w:t>
      </w:r>
      <w:r w:rsidR="00E25CDA"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3VOcFqgI","properties":{"formattedCitation":"(Jarzyna et al., 2015; Jarzyna &amp; Jetz, 2018; Keil et al., 2018)","plainCitation":"(Jarzyna et al., 2015; Jarzyna &amp; Jetz, 2018; Keil et al., 2018)","dontUpdate":true,"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04447D">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5CDA" w:rsidRPr="00E25CDA">
        <w:rPr>
          <w:rFonts w:eastAsia="Times New Roman"/>
          <w:color w:val="0070C0"/>
          <w:lang w:val="en-GB"/>
        </w:rPr>
        <w:fldChar w:fldCharType="separate"/>
      </w:r>
      <w:r w:rsidR="00E25CDA" w:rsidRPr="0004447D">
        <w:rPr>
          <w:rFonts w:ascii="Calibri" w:hAnsi="Calibri" w:cs="Calibri"/>
          <w:color w:val="0070C0"/>
          <w:lang w:val="fr-FR"/>
        </w:rPr>
        <w:t>(Jarzyna et al., 2015; Jarzyna &amp; Jetz, 2018; Keil et al., 2018</w:t>
      </w:r>
      <w:r w:rsidR="0004447D" w:rsidRPr="0004447D">
        <w:rPr>
          <w:rFonts w:ascii="Calibri" w:hAnsi="Calibri" w:cs="Calibri"/>
          <w:color w:val="0070C0"/>
          <w:lang w:val="fr-FR"/>
        </w:rPr>
        <w:t>; Leroy et al.,</w:t>
      </w:r>
      <w:r w:rsidR="0004447D">
        <w:rPr>
          <w:rFonts w:ascii="Calibri" w:hAnsi="Calibri" w:cs="Calibri"/>
          <w:color w:val="0070C0"/>
          <w:lang w:val="fr-FR"/>
        </w:rPr>
        <w:t xml:space="preserve"> in prep.</w:t>
      </w:r>
      <w:r w:rsidR="00E25CDA" w:rsidRPr="0004447D">
        <w:rPr>
          <w:rFonts w:ascii="Calibri" w:hAnsi="Calibri" w:cs="Calibri"/>
          <w:color w:val="0070C0"/>
          <w:lang w:val="fr-FR"/>
        </w:rPr>
        <w:t>)</w:t>
      </w:r>
      <w:r w:rsidR="00E25CDA" w:rsidRPr="00E25CDA">
        <w:rPr>
          <w:rFonts w:eastAsia="Times New Roman"/>
          <w:color w:val="0070C0"/>
          <w:lang w:val="en-GB"/>
        </w:rPr>
        <w:fldChar w:fldCharType="end"/>
      </w:r>
      <w:r w:rsidR="00E25CDA" w:rsidRPr="00FA1334">
        <w:rPr>
          <w:rFonts w:eastAsia="Times New Roman"/>
          <w:color w:val="0070C0"/>
        </w:rPr>
        <w:t xml:space="preserve">. </w:t>
      </w:r>
      <w:r w:rsidR="00E25CDA" w:rsidRPr="00E25CDA">
        <w:rPr>
          <w:rFonts w:eastAsia="Times New Roman"/>
          <w:color w:val="0070C0"/>
          <w:lang w:val="en-GB"/>
        </w:rPr>
        <w:t xml:space="preserve">Also, processes such as </w:t>
      </w:r>
      <w:r w:rsidR="00E25CDA">
        <w:rPr>
          <w:rFonts w:eastAsia="Times New Roman"/>
          <w:color w:val="0070C0"/>
          <w:lang w:val="en-GB"/>
        </w:rPr>
        <w:t>dispersion, extirpation or carrying capacity of an ecosystem can drive the shape of the temporal change scaling</w:t>
      </w:r>
      <w:r w:rsidR="00974B85" w:rsidRPr="00F07BEE">
        <w:rPr>
          <w:rFonts w:eastAsia="Times New Roman"/>
          <w:color w:val="0070C0"/>
          <w:lang w:val="en-GB"/>
        </w:rPr>
        <w:t xml:space="preserve"> </w:t>
      </w:r>
      <w:r w:rsidR="00974B85" w:rsidRPr="00F07BEE">
        <w:rPr>
          <w:rFonts w:eastAsia="Times New Roman"/>
          <w:color w:val="0070C0"/>
          <w:lang w:val="en-GB"/>
        </w:rPr>
        <w:fldChar w:fldCharType="begin"/>
      </w:r>
      <w:r w:rsidR="00974B85" w:rsidRPr="00F07BEE">
        <w:rPr>
          <w:rFonts w:eastAsia="Times New Roman"/>
          <w:color w:val="0070C0"/>
          <w:lang w:val="en-GB"/>
        </w:rPr>
        <w:instrText xml:space="preserve"> ADDIN ZOTERO_ITEM CSL_CITATION {"citationID":"Ihq3jNIA","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974B85" w:rsidRPr="00F07BEE">
        <w:rPr>
          <w:rFonts w:eastAsia="Times New Roman"/>
          <w:color w:val="0070C0"/>
          <w:lang w:val="en-GB"/>
        </w:rPr>
        <w:fldChar w:fldCharType="separate"/>
      </w:r>
      <w:r w:rsidR="00974B85" w:rsidRPr="00F07BEE">
        <w:rPr>
          <w:rFonts w:ascii="Calibri" w:hAnsi="Calibri" w:cs="Calibri"/>
          <w:color w:val="0070C0"/>
        </w:rPr>
        <w:t>(Chase et al., 2019)</w:t>
      </w:r>
      <w:r w:rsidR="00974B85" w:rsidRPr="00F07BEE">
        <w:rPr>
          <w:rFonts w:eastAsia="Times New Roman"/>
          <w:color w:val="0070C0"/>
          <w:lang w:val="en-GB"/>
        </w:rPr>
        <w:fldChar w:fldCharType="end"/>
      </w:r>
      <w:r w:rsidR="00E25CDA">
        <w:rPr>
          <w:rFonts w:eastAsia="Times New Roman"/>
          <w:color w:val="0070C0"/>
          <w:lang w:val="en-GB"/>
        </w:rPr>
        <w:t>.</w:t>
      </w:r>
      <w:r w:rsidR="00974B85">
        <w:rPr>
          <w:rFonts w:eastAsia="Times New Roman"/>
          <w:color w:val="0070C0"/>
          <w:lang w:val="en-GB"/>
        </w:rPr>
        <w:t xml:space="preserve"> However, concerning the temporal scaling of biodiversity trends, literature is almost non-existent and only assumptions can be made. This is because (and this is what we emphasize on in this present manuscript), temporal features (especially temporal grains) are not always </w:t>
      </w:r>
      <w:del w:id="105" w:author="Keil Petr" w:date="2023-02-16T19:10:00Z">
        <w:r w:rsidR="00974B85" w:rsidDel="00C956E8">
          <w:rPr>
            <w:rFonts w:eastAsia="Times New Roman"/>
            <w:color w:val="0070C0"/>
            <w:lang w:val="en-GB"/>
          </w:rPr>
          <w:delText>available</w:delText>
        </w:r>
      </w:del>
      <w:ins w:id="106" w:author="Keil Petr" w:date="2023-02-16T19:10:00Z">
        <w:r w:rsidR="00C956E8">
          <w:rPr>
            <w:rFonts w:eastAsia="Times New Roman"/>
            <w:color w:val="0070C0"/>
            <w:lang w:val="en-GB"/>
          </w:rPr>
          <w:t>reported in the studies</w:t>
        </w:r>
      </w:ins>
      <w:r w:rsidR="00974B85">
        <w:rPr>
          <w:rFonts w:eastAsia="Times New Roman"/>
          <w:color w:val="0070C0"/>
          <w:lang w:val="en-GB"/>
        </w:rPr>
        <w:t xml:space="preserve">. </w:t>
      </w:r>
      <w:commentRangeStart w:id="107"/>
      <w:r w:rsidR="00974B85">
        <w:rPr>
          <w:rFonts w:eastAsia="Times New Roman"/>
          <w:color w:val="0070C0"/>
          <w:lang w:val="en-GB"/>
        </w:rPr>
        <w:t xml:space="preserve">Even if </w:t>
      </w:r>
      <w:del w:id="108" w:author="Keil Petr" w:date="2023-02-16T19:10:00Z">
        <w:r w:rsidR="00974B85" w:rsidDel="00C956E8">
          <w:rPr>
            <w:rFonts w:eastAsia="Times New Roman"/>
            <w:color w:val="0070C0"/>
            <w:lang w:val="en-GB"/>
          </w:rPr>
          <w:delText>available</w:delText>
        </w:r>
      </w:del>
      <w:ins w:id="109" w:author="Keil Petr" w:date="2023-02-16T19:10:00Z">
        <w:r w:rsidR="00C956E8">
          <w:rPr>
            <w:rFonts w:eastAsia="Times New Roman"/>
            <w:color w:val="0070C0"/>
            <w:lang w:val="en-GB"/>
          </w:rPr>
          <w:t>they are reported</w:t>
        </w:r>
      </w:ins>
      <w:r w:rsidR="00974B85">
        <w:rPr>
          <w:rFonts w:eastAsia="Times New Roman"/>
          <w:color w:val="0070C0"/>
          <w:lang w:val="en-GB"/>
        </w:rPr>
        <w:t xml:space="preserve">, aggregating temporal grains together is </w:t>
      </w:r>
      <w:del w:id="110" w:author="Keil Petr" w:date="2023-02-16T19:10:00Z">
        <w:r w:rsidR="00974B85" w:rsidDel="00C956E8">
          <w:rPr>
            <w:rFonts w:eastAsia="Times New Roman"/>
            <w:color w:val="0070C0"/>
            <w:lang w:val="en-GB"/>
          </w:rPr>
          <w:delText xml:space="preserve">quite </w:delText>
        </w:r>
      </w:del>
      <w:r w:rsidR="00974B85">
        <w:rPr>
          <w:rFonts w:eastAsia="Times New Roman"/>
          <w:color w:val="0070C0"/>
          <w:lang w:val="en-GB"/>
        </w:rPr>
        <w:t xml:space="preserve">challenging as they are often heterogeneous. </w:t>
      </w:r>
      <w:commentRangeEnd w:id="107"/>
      <w:r w:rsidR="00C956E8">
        <w:rPr>
          <w:rStyle w:val="CommentReference"/>
        </w:rPr>
        <w:commentReference w:id="107"/>
      </w:r>
      <w:commentRangeStart w:id="111"/>
      <w:r w:rsidR="00974B85">
        <w:rPr>
          <w:rFonts w:eastAsia="Times New Roman"/>
          <w:color w:val="0070C0"/>
          <w:lang w:val="en-GB"/>
        </w:rPr>
        <w:t xml:space="preserve">A personal analysis conducted on local surveys of Czech birds resulted in no temporal scaling of biodiversity trends, while spatial scaling was clear </w:t>
      </w:r>
      <w:commentRangeEnd w:id="111"/>
      <w:r w:rsidR="00C956E8">
        <w:rPr>
          <w:rStyle w:val="CommentReference"/>
        </w:rPr>
        <w:commentReference w:id="111"/>
      </w:r>
      <w:r w:rsidR="00974B85">
        <w:rPr>
          <w:rFonts w:eastAsia="Times New Roman"/>
          <w:color w:val="0070C0"/>
          <w:lang w:val="en-GB"/>
        </w:rPr>
        <w:t xml:space="preserve">(Leroy et al., in prep.). </w:t>
      </w:r>
    </w:p>
    <w:p w14:paraId="6FA02D32" w14:textId="33B8A51C" w:rsidR="00C15FCD" w:rsidRDefault="00C15FCD" w:rsidP="00E25CDA">
      <w:pPr>
        <w:spacing w:after="0"/>
        <w:ind w:left="720"/>
        <w:rPr>
          <w:rFonts w:eastAsia="Times New Roman"/>
          <w:color w:val="0070C0"/>
          <w:lang w:val="en-GB"/>
        </w:rPr>
      </w:pPr>
      <w:r>
        <w:rPr>
          <w:rFonts w:eastAsia="Times New Roman"/>
          <w:color w:val="0070C0"/>
          <w:lang w:val="en-GB"/>
        </w:rPr>
        <w:t xml:space="preserve">We added a short version of this paragraph in the introduction </w:t>
      </w:r>
      <w:r w:rsidR="007B28E8">
        <w:rPr>
          <w:rFonts w:eastAsia="Times New Roman"/>
          <w:color w:val="0070C0"/>
          <w:lang w:val="en-GB"/>
        </w:rPr>
        <w:t>L68-72</w:t>
      </w:r>
      <w:r>
        <w:rPr>
          <w:rFonts w:eastAsia="Times New Roman"/>
          <w:color w:val="0070C0"/>
          <w:lang w:val="en-GB"/>
        </w:rPr>
        <w:t>:</w:t>
      </w:r>
    </w:p>
    <w:p w14:paraId="2C7DB6F6" w14:textId="6DE0B788" w:rsidR="00C15FCD" w:rsidRDefault="00C15FCD" w:rsidP="00E25CDA">
      <w:pPr>
        <w:spacing w:after="0"/>
        <w:ind w:left="720"/>
        <w:rPr>
          <w:rFonts w:eastAsia="Times New Roman"/>
          <w:color w:val="0070C0"/>
          <w:lang w:val="en-GB"/>
        </w:rPr>
      </w:pPr>
    </w:p>
    <w:p w14:paraId="60EDD723" w14:textId="4EB4A785" w:rsidR="00C15FCD" w:rsidRPr="00F8256E" w:rsidRDefault="00C15FCD" w:rsidP="00C15FCD">
      <w:pPr>
        <w:spacing w:after="0"/>
        <w:ind w:left="1440"/>
        <w:rPr>
          <w:rFonts w:eastAsia="Times New Roman"/>
          <w:i/>
          <w:iCs/>
          <w:color w:val="0070C0"/>
          <w:lang w:val="fr-FR"/>
        </w:rPr>
      </w:pPr>
      <w:commentRangeStart w:id="112"/>
      <w:r w:rsidRPr="00C956E8">
        <w:rPr>
          <w:rFonts w:eastAsia="Times New Roman"/>
          <w:i/>
          <w:iCs/>
          <w:color w:val="0070C0"/>
          <w:highlight w:val="yellow"/>
          <w:lang w:val="en-GB"/>
          <w:rPrChange w:id="113" w:author="Keil Petr" w:date="2023-02-16T19:12:00Z">
            <w:rPr>
              <w:rFonts w:eastAsia="Times New Roman"/>
              <w:i/>
              <w:iCs/>
              <w:color w:val="0070C0"/>
              <w:lang w:val="en-GB"/>
            </w:rPr>
          </w:rPrChange>
        </w:rPr>
        <w:t>“</w:t>
      </w:r>
      <w:bookmarkStart w:id="114" w:name="_Hlk127276427"/>
      <w:r w:rsidR="00D94165" w:rsidRPr="00C956E8">
        <w:rPr>
          <w:i/>
          <w:iCs/>
          <w:color w:val="0070C0"/>
          <w:highlight w:val="yellow"/>
          <w:rPrChange w:id="115" w:author="Keil Petr" w:date="2023-02-16T19:12:00Z">
            <w:rPr>
              <w:i/>
              <w:iCs/>
              <w:color w:val="0070C0"/>
              <w:highlight w:val="white"/>
            </w:rPr>
          </w:rPrChange>
        </w:rPr>
        <w:t xml:space="preserve">In </w:t>
      </w:r>
      <w:r w:rsidR="00F8256E" w:rsidRPr="00C956E8">
        <w:rPr>
          <w:rFonts w:cstheme="minorHAnsi"/>
          <w:i/>
          <w:iCs/>
          <w:color w:val="0070C0"/>
          <w:highlight w:val="yellow"/>
          <w:rPrChange w:id="116" w:author="Keil Petr" w:date="2023-02-16T19:12:00Z">
            <w:rPr>
              <w:rFonts w:cstheme="minorHAnsi"/>
              <w:i/>
              <w:iCs/>
              <w:color w:val="0070C0"/>
              <w:highlight w:val="white"/>
            </w:rPr>
          </w:rPrChange>
        </w:rPr>
        <w:t xml:space="preserve">fact, the magnitude of the ecological processes responsible for the temporal change of biodiversity such as colonization, extinction, persistence, dispersal or extirpation are themselves scale dependent leading to different spatial scaling of biodiversity changes </w:t>
      </w:r>
      <w:r w:rsidR="00F8256E" w:rsidRPr="00C956E8">
        <w:rPr>
          <w:rFonts w:cstheme="minorHAnsi"/>
          <w:i/>
          <w:iCs/>
          <w:color w:val="0070C0"/>
          <w:highlight w:val="yellow"/>
          <w:rPrChange w:id="117" w:author="Keil Petr" w:date="2023-02-16T19:12:00Z">
            <w:rPr>
              <w:rFonts w:cstheme="minorHAnsi"/>
              <w:i/>
              <w:iCs/>
              <w:color w:val="0070C0"/>
              <w:highlight w:val="white"/>
            </w:rPr>
          </w:rPrChange>
        </w:rPr>
        <w:fldChar w:fldCharType="begin"/>
      </w:r>
      <w:r w:rsidR="00F8256E" w:rsidRPr="00C956E8">
        <w:rPr>
          <w:rFonts w:cstheme="minorHAnsi"/>
          <w:i/>
          <w:iCs/>
          <w:color w:val="0070C0"/>
          <w:highlight w:val="yellow"/>
          <w:rPrChange w:id="118" w:author="Keil Petr" w:date="2023-02-16T19:12:00Z">
            <w:rPr>
              <w:rFonts w:cstheme="minorHAnsi"/>
              <w:i/>
              <w:iCs/>
              <w:color w:val="0070C0"/>
              <w:highlight w:val="white"/>
            </w:rPr>
          </w:rPrChang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F8256E" w:rsidRPr="00C956E8">
        <w:rPr>
          <w:rFonts w:cstheme="minorHAnsi"/>
          <w:i/>
          <w:iCs/>
          <w:color w:val="0070C0"/>
          <w:highlight w:val="yellow"/>
          <w:lang w:val="fr-FR"/>
          <w:rPrChange w:id="119" w:author="Keil Petr" w:date="2023-02-16T19:12:00Z">
            <w:rPr>
              <w:rFonts w:cstheme="minorHAnsi"/>
              <w:i/>
              <w:iCs/>
              <w:color w:val="0070C0"/>
              <w:highlight w:val="white"/>
              <w:lang w:val="fr-FR"/>
            </w:rPr>
          </w:rPrChange>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F8256E" w:rsidRPr="00C956E8">
        <w:rPr>
          <w:rFonts w:cstheme="minorHAnsi"/>
          <w:i/>
          <w:iCs/>
          <w:color w:val="0070C0"/>
          <w:highlight w:val="yellow"/>
          <w:rPrChange w:id="120" w:author="Keil Petr" w:date="2023-02-16T19:12:00Z">
            <w:rPr>
              <w:rFonts w:cstheme="minorHAnsi"/>
              <w:i/>
              <w:iCs/>
              <w:color w:val="0070C0"/>
              <w:highlight w:val="white"/>
            </w:rPr>
          </w:rPrChange>
        </w:rPr>
        <w:fldChar w:fldCharType="separate"/>
      </w:r>
      <w:r w:rsidR="00F8256E" w:rsidRPr="00C956E8">
        <w:rPr>
          <w:rFonts w:cstheme="minorHAnsi"/>
          <w:i/>
          <w:iCs/>
          <w:color w:val="0070C0"/>
          <w:highlight w:val="yellow"/>
          <w:lang w:val="fr-FR"/>
          <w:rPrChange w:id="121" w:author="Keil Petr" w:date="2023-02-16T19:12:00Z">
            <w:rPr>
              <w:rFonts w:cstheme="minorHAnsi"/>
              <w:i/>
              <w:iCs/>
              <w:color w:val="0070C0"/>
              <w:highlight w:val="white"/>
              <w:lang w:val="fr-FR"/>
            </w:rPr>
          </w:rPrChange>
        </w:rPr>
        <w:t>(Chase et al., 2019; Jarzyna et al., 2015; Jarzyna &amp; Jetz, 2018; Keil et al., 2018)</w:t>
      </w:r>
      <w:r w:rsidR="00F8256E" w:rsidRPr="00C956E8">
        <w:rPr>
          <w:rFonts w:cstheme="minorHAnsi"/>
          <w:i/>
          <w:iCs/>
          <w:color w:val="0070C0"/>
          <w:highlight w:val="yellow"/>
          <w:rPrChange w:id="122" w:author="Keil Petr" w:date="2023-02-16T19:12:00Z">
            <w:rPr>
              <w:rFonts w:cstheme="minorHAnsi"/>
              <w:i/>
              <w:iCs/>
              <w:color w:val="0070C0"/>
              <w:highlight w:val="white"/>
            </w:rPr>
          </w:rPrChange>
        </w:rPr>
        <w:fldChar w:fldCharType="end"/>
      </w:r>
      <w:r w:rsidR="00F8256E" w:rsidRPr="00C956E8">
        <w:rPr>
          <w:rFonts w:cstheme="minorHAnsi"/>
          <w:i/>
          <w:iCs/>
          <w:color w:val="0070C0"/>
          <w:highlight w:val="yellow"/>
          <w:lang w:val="fr-FR"/>
          <w:rPrChange w:id="123" w:author="Keil Petr" w:date="2023-02-16T19:12:00Z">
            <w:rPr>
              <w:rFonts w:cstheme="minorHAnsi"/>
              <w:i/>
              <w:iCs/>
              <w:color w:val="0070C0"/>
              <w:highlight w:val="white"/>
              <w:lang w:val="fr-FR"/>
            </w:rPr>
          </w:rPrChange>
        </w:rPr>
        <w:t>.</w:t>
      </w:r>
      <w:bookmarkEnd w:id="114"/>
      <w:r w:rsidR="00F8256E" w:rsidRPr="00C956E8">
        <w:rPr>
          <w:rFonts w:eastAsia="Times New Roman"/>
          <w:i/>
          <w:iCs/>
          <w:color w:val="0070C0"/>
          <w:highlight w:val="yellow"/>
          <w:lang w:val="fr-FR"/>
          <w:rPrChange w:id="124" w:author="Keil Petr" w:date="2023-02-16T19:12:00Z">
            <w:rPr>
              <w:rFonts w:eastAsia="Times New Roman"/>
              <w:i/>
              <w:iCs/>
              <w:color w:val="0070C0"/>
              <w:lang w:val="fr-FR"/>
            </w:rPr>
          </w:rPrChange>
        </w:rPr>
        <w:t>”</w:t>
      </w:r>
      <w:commentRangeEnd w:id="112"/>
      <w:r w:rsidR="00C956E8">
        <w:rPr>
          <w:rStyle w:val="CommentReference"/>
        </w:rPr>
        <w:commentReference w:id="112"/>
      </w:r>
    </w:p>
    <w:p w14:paraId="2898DD75" w14:textId="2D836ADE" w:rsidR="00316D4A" w:rsidRDefault="00316D4A" w:rsidP="00E0563D">
      <w:pPr>
        <w:spacing w:after="0"/>
        <w:ind w:firstLine="720"/>
        <w:rPr>
          <w:rFonts w:eastAsia="Times New Roman"/>
        </w:rPr>
      </w:pPr>
      <w:r w:rsidRPr="00FA1334">
        <w:rPr>
          <w:rFonts w:eastAsia="Times New Roman"/>
          <w:lang w:val="fr-FR"/>
        </w:rPr>
        <w:br/>
      </w:r>
      <w:r>
        <w:rPr>
          <w:rFonts w:eastAsia="Times New Roman"/>
        </w:rPr>
        <w:t xml:space="preserve">It still remains unclear why some studies using </w:t>
      </w:r>
      <w:proofErr w:type="gramStart"/>
      <w:r>
        <w:rPr>
          <w:rFonts w:eastAsia="Times New Roman"/>
        </w:rPr>
        <w:t>abundance based</w:t>
      </w:r>
      <w:proofErr w:type="gramEnd"/>
      <w:r>
        <w:rPr>
          <w:rFonts w:eastAsia="Times New Roman"/>
        </w:rPr>
        <w:t xml:space="preserve"> metrics were discarded. The response in the letter is I think not </w:t>
      </w:r>
      <w:proofErr w:type="spellStart"/>
      <w:r>
        <w:rPr>
          <w:rFonts w:eastAsia="Times New Roman"/>
        </w:rPr>
        <w:t>completly</w:t>
      </w:r>
      <w:proofErr w:type="spellEnd"/>
      <w:r>
        <w:rPr>
          <w:rFonts w:eastAsia="Times New Roman"/>
        </w:rPr>
        <w:t xml:space="preserve"> justified (it would generate too many studies to consider). I understand for very specific indicators focused on particular groups of birds (thermal tolerant, farmland birds...) but many studies have described biodiversity dynamics using multiple species </w:t>
      </w:r>
      <w:proofErr w:type="gramStart"/>
      <w:r>
        <w:rPr>
          <w:rFonts w:eastAsia="Times New Roman"/>
        </w:rPr>
        <w:t>abundance based</w:t>
      </w:r>
      <w:proofErr w:type="gramEnd"/>
      <w:r>
        <w:rPr>
          <w:rFonts w:eastAsia="Times New Roman"/>
        </w:rPr>
        <w:t xml:space="preserve"> metrics. It </w:t>
      </w:r>
      <w:proofErr w:type="spellStart"/>
      <w:r>
        <w:rPr>
          <w:rFonts w:eastAsia="Times New Roman"/>
        </w:rPr>
        <w:t>connot</w:t>
      </w:r>
      <w:proofErr w:type="spellEnd"/>
      <w:r>
        <w:rPr>
          <w:rFonts w:eastAsia="Times New Roman"/>
        </w:rPr>
        <w:t xml:space="preserve"> be simply considered "out of the scope" of this paper. After all, those metrics are telling something essential to understand local and global biodiversity trends. For instance, why </w:t>
      </w:r>
      <w:bookmarkStart w:id="125" w:name="_Hlk127285649"/>
      <w:r>
        <w:rPr>
          <w:rFonts w:eastAsia="Times New Roman"/>
        </w:rPr>
        <w:t>Rosenberg et al. 2019 Decline of the North America avifauna, Science</w:t>
      </w:r>
      <w:bookmarkEnd w:id="125"/>
      <w:r>
        <w:rPr>
          <w:rFonts w:eastAsia="Times New Roman"/>
        </w:rPr>
        <w:t>. is not considered? Or Burns et al. 2021 Abundance decline in the avifauna of the European Union reveals cross-continental similarities in biodiversity change, Ecology and Evolution? There is an elusive mention, late in the discussion, that those "abundance-based metrics are beyond the scope our study" (l290). This is not convincing. Of course it is legitimate to focus on species numbers but we need to better understand why and what is missed by doing so</w:t>
      </w:r>
      <w:r w:rsidRPr="00A5715C">
        <w:rPr>
          <w:rFonts w:eastAsia="Times New Roman"/>
          <w:highlight w:val="yellow"/>
          <w:rPrChange w:id="126" w:author="Keil Petr" w:date="2023-02-15T16:01:00Z">
            <w:rPr>
              <w:rFonts w:eastAsia="Times New Roman"/>
            </w:rPr>
          </w:rPrChange>
        </w:rPr>
        <w:t>. I suggest this is more emphasized in the introduction and in the interpretations</w:t>
      </w:r>
      <w:r>
        <w:rPr>
          <w:rFonts w:eastAsia="Times New Roman"/>
        </w:rPr>
        <w:t>. You could have observed a stable trend in species richness and a massive loss in abundances of each species. Would you conclude that "biodiversity" is "stable", I hope not. Your interpretations in the discussion tend to suggest that species numbers is a good proxy for "biodiversity". I think you won't lose the interest of your analysis by being much more nuanced about this and expanding much more the importance of tracking changes in abundances.</w:t>
      </w:r>
    </w:p>
    <w:p w14:paraId="25A797CC" w14:textId="24D31D24" w:rsidR="00424CAC" w:rsidRPr="00291DCD" w:rsidRDefault="00424CAC" w:rsidP="00837892">
      <w:pPr>
        <w:spacing w:after="0"/>
        <w:ind w:left="720"/>
        <w:rPr>
          <w:rFonts w:eastAsia="Times New Roman"/>
          <w:color w:val="0070C0"/>
        </w:rPr>
      </w:pPr>
      <w:r w:rsidRPr="00291DCD">
        <w:rPr>
          <w:rFonts w:eastAsia="Times New Roman"/>
          <w:color w:val="0070C0"/>
        </w:rPr>
        <w:t xml:space="preserve">&gt;&gt;&gt; </w:t>
      </w:r>
      <w:del w:id="127" w:author="Keil Petr" w:date="2023-02-16T19:13:00Z">
        <w:r w:rsidR="00DC1832" w:rsidRPr="00291DCD" w:rsidDel="00C956E8">
          <w:rPr>
            <w:rFonts w:eastAsia="Times New Roman"/>
            <w:color w:val="0070C0"/>
          </w:rPr>
          <w:delText xml:space="preserve">We do understand and agree on emphasizing on </w:delText>
        </w:r>
        <w:r w:rsidR="00C80ACE" w:rsidRPr="00291DCD" w:rsidDel="00C956E8">
          <w:rPr>
            <w:rFonts w:eastAsia="Times New Roman"/>
            <w:color w:val="0070C0"/>
          </w:rPr>
          <w:delText>the</w:delText>
        </w:r>
        <w:r w:rsidR="00837892" w:rsidRPr="00291DCD" w:rsidDel="00C956E8">
          <w:rPr>
            <w:rFonts w:eastAsia="Times New Roman"/>
            <w:color w:val="0070C0"/>
          </w:rPr>
          <w:delText xml:space="preserve"> importance of the</w:delText>
        </w:r>
        <w:r w:rsidR="00C80ACE" w:rsidRPr="00291DCD" w:rsidDel="00C956E8">
          <w:rPr>
            <w:rFonts w:eastAsia="Times New Roman"/>
            <w:color w:val="0070C0"/>
          </w:rPr>
          <w:delText xml:space="preserve"> </w:delText>
        </w:r>
      </w:del>
      <w:del w:id="128" w:author="Keil Petr" w:date="2023-02-15T16:06:00Z">
        <w:r w:rsidR="00837892" w:rsidRPr="00291DCD" w:rsidDel="00A5715C">
          <w:rPr>
            <w:rFonts w:eastAsia="Times New Roman"/>
            <w:color w:val="0070C0"/>
          </w:rPr>
          <w:delText xml:space="preserve">absent </w:delText>
        </w:r>
      </w:del>
      <w:del w:id="129" w:author="Keil Petr" w:date="2023-02-16T19:13:00Z">
        <w:r w:rsidR="00C80ACE" w:rsidRPr="00291DCD" w:rsidDel="00C956E8">
          <w:rPr>
            <w:rFonts w:eastAsia="Times New Roman"/>
            <w:color w:val="0070C0"/>
          </w:rPr>
          <w:delText>abundance-based metrics</w:delText>
        </w:r>
        <w:r w:rsidR="00291DCD" w:rsidRPr="00291DCD" w:rsidDel="00C956E8">
          <w:rPr>
            <w:rFonts w:eastAsia="Times New Roman"/>
            <w:color w:val="0070C0"/>
          </w:rPr>
          <w:delText xml:space="preserve">. </w:delText>
        </w:r>
      </w:del>
      <w:r w:rsidR="00291DCD" w:rsidRPr="00291DCD">
        <w:rPr>
          <w:rFonts w:eastAsia="Times New Roman"/>
          <w:color w:val="0070C0"/>
        </w:rPr>
        <w:t>We first emphasize in the introduction that trends of abundance-based and incidence-based</w:t>
      </w:r>
      <w:commentRangeStart w:id="130"/>
      <w:r w:rsidR="003608DB">
        <w:rPr>
          <w:rFonts w:eastAsia="Times New Roman"/>
          <w:color w:val="0070C0"/>
        </w:rPr>
        <w:t xml:space="preserve"> </w:t>
      </w:r>
      <w:commentRangeEnd w:id="130"/>
      <w:r w:rsidR="00A5715C">
        <w:rPr>
          <w:rStyle w:val="CommentReference"/>
        </w:rPr>
        <w:commentReference w:id="130"/>
      </w:r>
      <w:del w:id="131" w:author="Keil Petr" w:date="2023-02-15T16:04:00Z">
        <w:r w:rsidR="003608DB" w:rsidDel="00A5715C">
          <w:rPr>
            <w:rFonts w:eastAsia="Times New Roman"/>
            <w:color w:val="0070C0"/>
          </w:rPr>
          <w:delText xml:space="preserve">represent </w:delText>
        </w:r>
      </w:del>
      <w:del w:id="132" w:author="Keil Petr" w:date="2023-02-15T16:05:00Z">
        <w:r w:rsidR="003608DB" w:rsidDel="00A5715C">
          <w:rPr>
            <w:rFonts w:eastAsia="Times New Roman"/>
            <w:color w:val="0070C0"/>
          </w:rPr>
          <w:delText xml:space="preserve">different facets of biodiversity and that they </w:delText>
        </w:r>
      </w:del>
      <w:r w:rsidR="00291DCD" w:rsidRPr="00291DCD">
        <w:rPr>
          <w:rFonts w:eastAsia="Times New Roman"/>
          <w:color w:val="0070C0"/>
        </w:rPr>
        <w:t xml:space="preserve">can </w:t>
      </w:r>
      <w:del w:id="133" w:author="Keil Petr" w:date="2023-02-15T16:07:00Z">
        <w:r w:rsidR="00291DCD" w:rsidRPr="00291DCD" w:rsidDel="00A5715C">
          <w:rPr>
            <w:rFonts w:eastAsia="Times New Roman"/>
            <w:color w:val="0070C0"/>
          </w:rPr>
          <w:delText xml:space="preserve">be opposite </w:delText>
        </w:r>
      </w:del>
      <w:ins w:id="134" w:author="Keil Petr" w:date="2023-02-15T16:07:00Z">
        <w:r w:rsidR="00A5715C">
          <w:rPr>
            <w:rFonts w:eastAsia="Times New Roman"/>
            <w:color w:val="0070C0"/>
          </w:rPr>
          <w:t>differ (</w:t>
        </w:r>
      </w:ins>
      <w:r w:rsidR="006C1CF4">
        <w:rPr>
          <w:rFonts w:eastAsia="Times New Roman"/>
          <w:color w:val="0070C0"/>
        </w:rPr>
        <w:t>L107-109</w:t>
      </w:r>
      <w:ins w:id="135" w:author="Keil Petr" w:date="2023-02-15T16:07:00Z">
        <w:r w:rsidR="00A5715C">
          <w:rPr>
            <w:rFonts w:eastAsia="Times New Roman"/>
            <w:color w:val="0070C0"/>
          </w:rPr>
          <w:t>)</w:t>
        </w:r>
      </w:ins>
      <w:r w:rsidR="00590B9C">
        <w:rPr>
          <w:rFonts w:eastAsia="Times New Roman"/>
          <w:color w:val="0070C0"/>
        </w:rPr>
        <w:t>:</w:t>
      </w:r>
    </w:p>
    <w:p w14:paraId="2A423505" w14:textId="48F8C454" w:rsidR="00291DCD" w:rsidRPr="00291DCD" w:rsidRDefault="00291DCD" w:rsidP="00837892">
      <w:pPr>
        <w:spacing w:after="0"/>
        <w:ind w:left="720"/>
        <w:rPr>
          <w:rFonts w:eastAsia="Times New Roman"/>
          <w:color w:val="0070C0"/>
        </w:rPr>
      </w:pPr>
    </w:p>
    <w:p w14:paraId="2BDF8168" w14:textId="515AD514" w:rsidR="00291DCD" w:rsidRPr="00291DCD" w:rsidRDefault="00291DCD" w:rsidP="00291DCD">
      <w:pPr>
        <w:spacing w:after="0"/>
        <w:ind w:left="1440"/>
        <w:rPr>
          <w:rFonts w:eastAsia="Times New Roman"/>
          <w:i/>
          <w:iCs/>
          <w:color w:val="0070C0"/>
        </w:rPr>
      </w:pPr>
      <w:r w:rsidRPr="00291DCD">
        <w:rPr>
          <w:rFonts w:eastAsia="Times New Roman"/>
          <w:i/>
          <w:iCs/>
          <w:color w:val="0070C0"/>
        </w:rPr>
        <w:t>“</w:t>
      </w:r>
      <w:r w:rsidR="006C1CF4" w:rsidRPr="006C1CF4">
        <w:rPr>
          <w:i/>
          <w:iCs/>
          <w:color w:val="0070C0"/>
        </w:rPr>
        <w:t xml:space="preserve">Also, we </w:t>
      </w:r>
      <w:del w:id="136" w:author="Keil Petr" w:date="2023-02-15T16:04:00Z">
        <w:r w:rsidR="006C1CF4" w:rsidRPr="006C1CF4" w:rsidDel="00A5715C">
          <w:rPr>
            <w:i/>
            <w:iCs/>
            <w:color w:val="0070C0"/>
          </w:rPr>
          <w:delText xml:space="preserve">warn </w:delText>
        </w:r>
      </w:del>
      <w:ins w:id="137" w:author="Keil Petr" w:date="2023-02-15T16:04:00Z">
        <w:r w:rsidR="00A5715C">
          <w:rPr>
            <w:i/>
            <w:iCs/>
            <w:color w:val="0070C0"/>
          </w:rPr>
          <w:t xml:space="preserve">caution </w:t>
        </w:r>
      </w:ins>
      <w:r w:rsidR="006C1CF4" w:rsidRPr="006C1CF4">
        <w:rPr>
          <w:i/>
          <w:iCs/>
          <w:color w:val="0070C0"/>
        </w:rPr>
        <w:t>that population-based metrics represent other facets of biodiversity (</w:t>
      </w:r>
      <w:proofErr w:type="gramStart"/>
      <w:r w:rsidR="006C1CF4" w:rsidRPr="006C1CF4">
        <w:rPr>
          <w:i/>
          <w:iCs/>
          <w:color w:val="0070C0"/>
        </w:rPr>
        <w:t>i.e.</w:t>
      </w:r>
      <w:proofErr w:type="gramEnd"/>
      <w:r w:rsidR="006C1CF4" w:rsidRPr="006C1CF4">
        <w:rPr>
          <w:i/>
          <w:iCs/>
          <w:color w:val="0070C0"/>
        </w:rPr>
        <w:t xml:space="preserve"> </w:t>
      </w:r>
      <w:commentRangeStart w:id="138"/>
      <w:r w:rsidR="006C1CF4" w:rsidRPr="006C1CF4">
        <w:rPr>
          <w:i/>
          <w:iCs/>
          <w:color w:val="0070C0"/>
        </w:rPr>
        <w:t xml:space="preserve">overall </w:t>
      </w:r>
      <w:commentRangeEnd w:id="138"/>
      <w:r w:rsidR="00C956E8">
        <w:rPr>
          <w:rStyle w:val="CommentReference"/>
        </w:rPr>
        <w:commentReference w:id="138"/>
      </w:r>
      <w:r w:rsidR="006C1CF4" w:rsidRPr="006C1CF4">
        <w:rPr>
          <w:i/>
          <w:iCs/>
          <w:color w:val="0070C0"/>
        </w:rPr>
        <w:t>number of individuals, ecosystems conservation…), and that the sign of their change can be opposite to incidence-based metrics.</w:t>
      </w:r>
      <w:r w:rsidRPr="00291DCD">
        <w:rPr>
          <w:rFonts w:eastAsia="Times New Roman"/>
          <w:i/>
          <w:iCs/>
          <w:color w:val="0070C0"/>
        </w:rPr>
        <w:t>”</w:t>
      </w:r>
    </w:p>
    <w:p w14:paraId="596A220A" w14:textId="57A8B44C" w:rsidR="00291DCD" w:rsidRPr="00291DCD" w:rsidRDefault="00291DCD" w:rsidP="00291DCD">
      <w:pPr>
        <w:spacing w:after="0"/>
        <w:rPr>
          <w:rFonts w:eastAsia="Times New Roman"/>
          <w:i/>
          <w:iCs/>
          <w:color w:val="0070C0"/>
        </w:rPr>
      </w:pPr>
    </w:p>
    <w:p w14:paraId="1FFB8282" w14:textId="1F3E796C" w:rsidR="000277C1" w:rsidRDefault="00291DCD" w:rsidP="000277C1">
      <w:pPr>
        <w:spacing w:after="0"/>
        <w:ind w:left="720"/>
        <w:rPr>
          <w:rFonts w:eastAsia="Times New Roman"/>
          <w:color w:val="0070C0"/>
        </w:rPr>
      </w:pPr>
      <w:r w:rsidRPr="00291DCD">
        <w:rPr>
          <w:rFonts w:eastAsia="Times New Roman"/>
          <w:color w:val="0070C0"/>
        </w:rPr>
        <w:t xml:space="preserve">Second, </w:t>
      </w:r>
      <w:r w:rsidR="006F4813">
        <w:rPr>
          <w:rFonts w:eastAsia="Times New Roman"/>
          <w:color w:val="0070C0"/>
        </w:rPr>
        <w:t xml:space="preserve">we </w:t>
      </w:r>
      <w:ins w:id="139" w:author="Keil Petr" w:date="2023-02-15T16:01:00Z">
        <w:r w:rsidR="00A5715C">
          <w:rPr>
            <w:rFonts w:eastAsia="Times New Roman"/>
            <w:color w:val="0070C0"/>
          </w:rPr>
          <w:t xml:space="preserve">have </w:t>
        </w:r>
      </w:ins>
      <w:r w:rsidR="007850B9">
        <w:rPr>
          <w:rFonts w:eastAsia="Times New Roman"/>
          <w:color w:val="0070C0"/>
        </w:rPr>
        <w:t xml:space="preserve">modified </w:t>
      </w:r>
      <w:del w:id="140" w:author="Keil Petr" w:date="2023-02-15T16:01:00Z">
        <w:r w:rsidR="007850B9" w:rsidDel="00A5715C">
          <w:rPr>
            <w:rFonts w:eastAsia="Times New Roman"/>
            <w:color w:val="0070C0"/>
          </w:rPr>
          <w:delText xml:space="preserve">the formulation in </w:delText>
        </w:r>
      </w:del>
      <w:r w:rsidR="007850B9">
        <w:rPr>
          <w:rFonts w:eastAsia="Times New Roman"/>
          <w:color w:val="0070C0"/>
        </w:rPr>
        <w:t xml:space="preserve">the </w:t>
      </w:r>
      <w:r w:rsidR="006F4813">
        <w:rPr>
          <w:rFonts w:eastAsia="Times New Roman"/>
          <w:color w:val="0070C0"/>
        </w:rPr>
        <w:t xml:space="preserve">discussion </w:t>
      </w:r>
      <w:r w:rsidR="007850B9">
        <w:rPr>
          <w:rFonts w:eastAsia="Times New Roman"/>
          <w:color w:val="0070C0"/>
        </w:rPr>
        <w:t>and specif</w:t>
      </w:r>
      <w:del w:id="141" w:author="Keil Petr" w:date="2023-02-15T16:01:00Z">
        <w:r w:rsidR="007850B9" w:rsidDel="00A5715C">
          <w:rPr>
            <w:rFonts w:eastAsia="Times New Roman"/>
            <w:color w:val="0070C0"/>
          </w:rPr>
          <w:delText>y</w:delText>
        </w:r>
      </w:del>
      <w:ins w:id="142" w:author="Keil Petr" w:date="2023-02-15T16:01:00Z">
        <w:r w:rsidR="00A5715C">
          <w:rPr>
            <w:rFonts w:eastAsia="Times New Roman"/>
            <w:color w:val="0070C0"/>
          </w:rPr>
          <w:t>ied</w:t>
        </w:r>
      </w:ins>
      <w:r w:rsidR="007850B9">
        <w:rPr>
          <w:rFonts w:eastAsia="Times New Roman"/>
          <w:color w:val="0070C0"/>
        </w:rPr>
        <w:t xml:space="preserve"> that </w:t>
      </w:r>
      <w:r w:rsidR="006F4813">
        <w:rPr>
          <w:rFonts w:eastAsia="Times New Roman"/>
          <w:color w:val="0070C0"/>
        </w:rPr>
        <w:t xml:space="preserve">the local increases of species richness </w:t>
      </w:r>
      <w:del w:id="143" w:author="Keil Petr" w:date="2023-02-15T16:02:00Z">
        <w:r w:rsidR="006F4813" w:rsidDel="00A5715C">
          <w:rPr>
            <w:rFonts w:eastAsia="Times New Roman"/>
            <w:color w:val="0070C0"/>
          </w:rPr>
          <w:delText xml:space="preserve">are </w:delText>
        </w:r>
        <w:r w:rsidR="007850B9" w:rsidDel="00A5715C">
          <w:rPr>
            <w:rFonts w:eastAsia="Times New Roman"/>
            <w:color w:val="0070C0"/>
          </w:rPr>
          <w:delText>happening</w:delText>
        </w:r>
        <w:r w:rsidR="006F4813" w:rsidDel="00A5715C">
          <w:rPr>
            <w:rFonts w:eastAsia="Times New Roman"/>
            <w:color w:val="0070C0"/>
          </w:rPr>
          <w:delText xml:space="preserve"> </w:delText>
        </w:r>
        <w:r w:rsidR="007850B9" w:rsidDel="00A5715C">
          <w:rPr>
            <w:rFonts w:eastAsia="Times New Roman"/>
            <w:color w:val="0070C0"/>
          </w:rPr>
          <w:delText>together with</w:delText>
        </w:r>
        <w:r w:rsidR="006F4813" w:rsidDel="00A5715C">
          <w:rPr>
            <w:rFonts w:eastAsia="Times New Roman"/>
            <w:color w:val="0070C0"/>
          </w:rPr>
          <w:delText xml:space="preserve"> an unprecedented</w:delText>
        </w:r>
      </w:del>
      <w:ins w:id="144" w:author="Keil Petr" w:date="2023-02-15T16:02:00Z">
        <w:r w:rsidR="00A5715C">
          <w:rPr>
            <w:rFonts w:eastAsia="Times New Roman"/>
            <w:color w:val="0070C0"/>
          </w:rPr>
          <w:t>coincide with</w:t>
        </w:r>
      </w:ins>
      <w:r w:rsidR="006F4813">
        <w:rPr>
          <w:rFonts w:eastAsia="Times New Roman"/>
          <w:color w:val="0070C0"/>
        </w:rPr>
        <w:t xml:space="preserve"> loss </w:t>
      </w:r>
      <w:r w:rsidR="006F4813" w:rsidRPr="00B41403">
        <w:rPr>
          <w:rFonts w:eastAsia="Times New Roman"/>
          <w:color w:val="0070C0"/>
        </w:rPr>
        <w:t>of bird individual</w:t>
      </w:r>
      <w:r w:rsidR="007850B9" w:rsidRPr="00B41403">
        <w:rPr>
          <w:rFonts w:eastAsia="Times New Roman"/>
          <w:color w:val="0070C0"/>
        </w:rPr>
        <w:t xml:space="preserve">s </w:t>
      </w:r>
      <w:r w:rsidR="006F4813" w:rsidRPr="00B41403">
        <w:rPr>
          <w:rFonts w:eastAsia="Times New Roman"/>
          <w:color w:val="0070C0"/>
        </w:rPr>
        <w:t xml:space="preserve">(and we cite </w:t>
      </w:r>
      <w:r w:rsidR="00B41403" w:rsidRPr="00B41403">
        <w:rPr>
          <w:rFonts w:eastAsia="Times New Roman"/>
          <w:color w:val="0070C0"/>
        </w:rPr>
        <w:t xml:space="preserve">Burns et al. 2021 </w:t>
      </w:r>
      <w:del w:id="145" w:author="Keil Petr" w:date="2023-02-16T19:14:00Z">
        <w:r w:rsidR="00B41403" w:rsidRPr="00C956E8" w:rsidDel="00C956E8">
          <w:rPr>
            <w:rFonts w:eastAsia="Times New Roman"/>
            <w:i/>
            <w:iCs/>
            <w:color w:val="0070C0"/>
            <w:rPrChange w:id="146" w:author="Keil Petr" w:date="2023-02-16T19:14:00Z">
              <w:rPr>
                <w:rFonts w:eastAsia="Times New Roman"/>
                <w:color w:val="0070C0"/>
              </w:rPr>
            </w:rPrChange>
          </w:rPr>
          <w:delText xml:space="preserve">Abundance decline in the avifauna of the European Union reveals cross-continental similarities in biodiversity change, </w:delText>
        </w:r>
      </w:del>
      <w:r w:rsidR="00B41403" w:rsidRPr="00C956E8">
        <w:rPr>
          <w:rFonts w:eastAsia="Times New Roman"/>
          <w:i/>
          <w:iCs/>
          <w:color w:val="0070C0"/>
          <w:rPrChange w:id="147" w:author="Keil Petr" w:date="2023-02-16T19:14:00Z">
            <w:rPr>
              <w:rFonts w:eastAsia="Times New Roman"/>
              <w:color w:val="0070C0"/>
            </w:rPr>
          </w:rPrChange>
        </w:rPr>
        <w:t>Ecology and Evolution</w:t>
      </w:r>
      <w:r w:rsidR="00B41403" w:rsidRPr="00B41403">
        <w:rPr>
          <w:rFonts w:eastAsia="Times New Roman"/>
          <w:color w:val="0070C0"/>
        </w:rPr>
        <w:t xml:space="preserve">; </w:t>
      </w:r>
      <w:r w:rsidR="006F4813" w:rsidRPr="006F4813">
        <w:rPr>
          <w:rFonts w:eastAsia="Times New Roman"/>
          <w:color w:val="0070C0"/>
        </w:rPr>
        <w:t xml:space="preserve">Rosenberg et al. 2019 </w:t>
      </w:r>
      <w:del w:id="148" w:author="Keil Petr" w:date="2023-02-16T19:15:00Z">
        <w:r w:rsidR="006F4813" w:rsidRPr="00C956E8" w:rsidDel="00C956E8">
          <w:rPr>
            <w:rFonts w:eastAsia="Times New Roman"/>
            <w:i/>
            <w:iCs/>
            <w:color w:val="0070C0"/>
            <w:rPrChange w:id="149" w:author="Keil Petr" w:date="2023-02-16T19:15:00Z">
              <w:rPr>
                <w:rFonts w:eastAsia="Times New Roman"/>
                <w:color w:val="0070C0"/>
              </w:rPr>
            </w:rPrChange>
          </w:rPr>
          <w:delText xml:space="preserve">Decline of the North America avifauna, </w:delText>
        </w:r>
      </w:del>
      <w:r w:rsidR="006F4813" w:rsidRPr="00C956E8">
        <w:rPr>
          <w:rFonts w:eastAsia="Times New Roman"/>
          <w:i/>
          <w:iCs/>
          <w:color w:val="0070C0"/>
          <w:rPrChange w:id="150" w:author="Keil Petr" w:date="2023-02-16T19:15:00Z">
            <w:rPr>
              <w:rFonts w:eastAsia="Times New Roman"/>
              <w:color w:val="0070C0"/>
            </w:rPr>
          </w:rPrChange>
        </w:rPr>
        <w:t>Science</w:t>
      </w:r>
      <w:r w:rsidR="006F4813">
        <w:rPr>
          <w:rFonts w:eastAsia="Times New Roman"/>
          <w:color w:val="0070C0"/>
        </w:rPr>
        <w:t xml:space="preserve">). </w:t>
      </w:r>
      <w:r w:rsidR="000277C1">
        <w:rPr>
          <w:rFonts w:eastAsia="Times New Roman"/>
          <w:color w:val="0070C0"/>
        </w:rPr>
        <w:t xml:space="preserve">Also, we emphasize on the fact that better </w:t>
      </w:r>
      <w:r w:rsidR="000277C1">
        <w:rPr>
          <w:rFonts w:eastAsia="Times New Roman"/>
          <w:color w:val="0070C0"/>
        </w:rPr>
        <w:lastRenderedPageBreak/>
        <w:t xml:space="preserve">understanding the link between abundance and </w:t>
      </w:r>
      <w:r w:rsidR="008A26E5">
        <w:rPr>
          <w:rFonts w:eastAsia="Times New Roman"/>
          <w:color w:val="0070C0"/>
        </w:rPr>
        <w:t>incidence-based</w:t>
      </w:r>
      <w:r w:rsidR="000277C1">
        <w:rPr>
          <w:rFonts w:eastAsia="Times New Roman"/>
          <w:color w:val="0070C0"/>
        </w:rPr>
        <w:t xml:space="preserve"> metric should be explored </w:t>
      </w:r>
      <w:r w:rsidR="00341C7C">
        <w:rPr>
          <w:rFonts w:eastAsia="Times New Roman"/>
          <w:color w:val="0070C0"/>
        </w:rPr>
        <w:t>L297-301</w:t>
      </w:r>
      <w:r w:rsidR="000277C1">
        <w:rPr>
          <w:rFonts w:eastAsia="Times New Roman"/>
          <w:color w:val="0070C0"/>
        </w:rPr>
        <w:t>:</w:t>
      </w:r>
    </w:p>
    <w:p w14:paraId="0A5E3496" w14:textId="5B141A22" w:rsidR="000277C1" w:rsidRDefault="000277C1" w:rsidP="000277C1">
      <w:pPr>
        <w:spacing w:after="0"/>
        <w:ind w:left="720"/>
        <w:rPr>
          <w:rFonts w:eastAsia="Times New Roman"/>
          <w:color w:val="0070C0"/>
        </w:rPr>
      </w:pPr>
    </w:p>
    <w:p w14:paraId="2C655128" w14:textId="24DF9DE3" w:rsidR="00837892" w:rsidRDefault="000277C1" w:rsidP="00CE4563">
      <w:pPr>
        <w:spacing w:after="0"/>
        <w:ind w:left="1440"/>
        <w:rPr>
          <w:rFonts w:eastAsia="Times New Roman"/>
          <w:i/>
          <w:iCs/>
          <w:color w:val="0070C0"/>
        </w:rPr>
      </w:pPr>
      <w:r w:rsidRPr="000277C1">
        <w:rPr>
          <w:rFonts w:eastAsia="Times New Roman"/>
          <w:i/>
          <w:iCs/>
          <w:color w:val="0070C0"/>
        </w:rPr>
        <w:t>“</w:t>
      </w:r>
      <w:r w:rsidRPr="000277C1">
        <w:rPr>
          <w:i/>
          <w:iCs/>
          <w:color w:val="0070C0"/>
        </w:rPr>
        <w:t xml:space="preserve">We stress that those abundance-based metrics show clear decline </w:t>
      </w:r>
      <w:r w:rsidRPr="000277C1">
        <w:rPr>
          <w:i/>
          <w:iCs/>
          <w:color w:val="0070C0"/>
        </w:rPr>
        <w:fldChar w:fldCharType="begin"/>
      </w:r>
      <w:r w:rsidRPr="000277C1">
        <w:rPr>
          <w:i/>
          <w:iCs/>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Pr="000277C1">
        <w:rPr>
          <w:i/>
          <w:iCs/>
          <w:color w:val="0070C0"/>
        </w:rPr>
        <w:fldChar w:fldCharType="separate"/>
      </w:r>
      <w:r w:rsidRPr="000277C1">
        <w:rPr>
          <w:i/>
          <w:iCs/>
          <w:color w:val="0070C0"/>
        </w:rPr>
        <w:t>(Barnagaud et al., 2017; Burns et al., 2021; La Sorte &amp; Boecklen, 2005; Rosenberg et al., 2019)</w:t>
      </w:r>
      <w:r w:rsidRPr="000277C1">
        <w:rPr>
          <w:i/>
          <w:iCs/>
          <w:color w:val="0070C0"/>
        </w:rPr>
        <w:fldChar w:fldCharType="end"/>
      </w:r>
      <w:r w:rsidRPr="000277C1">
        <w:rPr>
          <w:i/>
          <w:iCs/>
          <w:color w:val="0070C0"/>
        </w:rPr>
        <w:t xml:space="preserve">, confirming that increases of </w:t>
      </w:r>
      <w:commentRangeStart w:id="151"/>
      <w:r w:rsidRPr="000277C1">
        <w:rPr>
          <w:i/>
          <w:iCs/>
          <w:color w:val="0070C0"/>
        </w:rPr>
        <w:t xml:space="preserve">incidence-based </w:t>
      </w:r>
      <w:commentRangeEnd w:id="151"/>
      <w:r w:rsidR="00796C2C">
        <w:rPr>
          <w:rStyle w:val="CommentReference"/>
        </w:rPr>
        <w:commentReference w:id="151"/>
      </w:r>
      <w:r w:rsidRPr="000277C1">
        <w:rPr>
          <w:i/>
          <w:iCs/>
          <w:color w:val="0070C0"/>
        </w:rPr>
        <w:t>metrics can be observed together with decreases of abundances</w:t>
      </w:r>
      <w:r w:rsidRPr="000277C1">
        <w:rPr>
          <w:i/>
          <w:iCs/>
        </w:rPr>
        <w:t xml:space="preserve">. </w:t>
      </w:r>
      <w:r w:rsidRPr="0004447D">
        <w:rPr>
          <w:i/>
          <w:iCs/>
          <w:color w:val="0070C0"/>
        </w:rPr>
        <w:t xml:space="preserve">Also, we see an opportunity for future comparisons of trends of both species-based and </w:t>
      </w:r>
      <w:proofErr w:type="spellStart"/>
      <w:r w:rsidRPr="0004447D">
        <w:rPr>
          <w:i/>
          <w:iCs/>
          <w:color w:val="0070C0"/>
        </w:rPr>
        <w:t>non species</w:t>
      </w:r>
      <w:proofErr w:type="spellEnd"/>
      <w:r w:rsidRPr="0004447D">
        <w:rPr>
          <w:i/>
          <w:iCs/>
          <w:color w:val="0070C0"/>
        </w:rPr>
        <w:t>-based metrics in order to better understand how they influence each other’s.</w:t>
      </w:r>
      <w:r w:rsidRPr="000277C1">
        <w:rPr>
          <w:rFonts w:eastAsia="Times New Roman"/>
          <w:i/>
          <w:iCs/>
          <w:color w:val="0070C0"/>
        </w:rPr>
        <w:t>”</w:t>
      </w:r>
    </w:p>
    <w:p w14:paraId="7A6F325F" w14:textId="16EC514A" w:rsidR="0004447D" w:rsidRDefault="0004447D" w:rsidP="0004447D">
      <w:pPr>
        <w:spacing w:after="0"/>
        <w:rPr>
          <w:rFonts w:eastAsia="Times New Roman"/>
          <w:i/>
          <w:iCs/>
          <w:color w:val="0070C0"/>
        </w:rPr>
      </w:pPr>
    </w:p>
    <w:p w14:paraId="02F73138" w14:textId="2CDBE38F" w:rsidR="0004447D" w:rsidRPr="0004447D" w:rsidRDefault="0004447D" w:rsidP="0004447D">
      <w:pPr>
        <w:spacing w:after="0" w:line="276" w:lineRule="auto"/>
        <w:rPr>
          <w:rStyle w:val="Strong"/>
        </w:rPr>
      </w:pPr>
      <w:r w:rsidRPr="0004447D">
        <w:rPr>
          <w:rStyle w:val="Strong"/>
        </w:rPr>
        <w:t>References</w:t>
      </w:r>
    </w:p>
    <w:p w14:paraId="6B943577" w14:textId="77777777" w:rsidR="0004447D" w:rsidRPr="0004447D" w:rsidRDefault="0004447D" w:rsidP="0004447D">
      <w:pPr>
        <w:pStyle w:val="Bibliography"/>
        <w:spacing w:line="276" w:lineRule="auto"/>
        <w:rPr>
          <w:rFonts w:ascii="Calibri" w:hAnsi="Calibri" w:cs="Calibri"/>
        </w:rPr>
      </w:pPr>
      <w:r>
        <w:rPr>
          <w:rFonts w:eastAsia="Times New Roman"/>
          <w:color w:val="0070C0"/>
        </w:rPr>
        <w:fldChar w:fldCharType="begin"/>
      </w:r>
      <w:r>
        <w:rPr>
          <w:rFonts w:eastAsia="Times New Roman"/>
          <w:color w:val="0070C0"/>
        </w:rPr>
        <w:instrText xml:space="preserve"> ADDIN ZOTERO_BIBL {"uncited":[],"omitted":[],"custom":[]} CSL_BIBLIOGRAPHY </w:instrText>
      </w:r>
      <w:r>
        <w:rPr>
          <w:rFonts w:eastAsia="Times New Roman"/>
          <w:color w:val="0070C0"/>
        </w:rPr>
        <w:fldChar w:fldCharType="separate"/>
      </w:r>
      <w:r w:rsidRPr="0004447D">
        <w:rPr>
          <w:rFonts w:ascii="Calibri" w:hAnsi="Calibri" w:cs="Calibri"/>
        </w:rPr>
        <w:t xml:space="preserve">Barnagaud, J.-Y., Gaüzère, P., Zuckerberg, B., Princé, K., &amp; Svenning, J.-C. (2017). Temporal changes in bird functional diversity across the United States. </w:t>
      </w:r>
      <w:r w:rsidRPr="0004447D">
        <w:rPr>
          <w:rFonts w:ascii="Calibri" w:hAnsi="Calibri" w:cs="Calibri"/>
          <w:i/>
          <w:iCs/>
        </w:rPr>
        <w:t>Oecologia</w:t>
      </w:r>
      <w:r w:rsidRPr="0004447D">
        <w:rPr>
          <w:rFonts w:ascii="Calibri" w:hAnsi="Calibri" w:cs="Calibri"/>
        </w:rPr>
        <w:t xml:space="preserve">, </w:t>
      </w:r>
      <w:r w:rsidRPr="0004447D">
        <w:rPr>
          <w:rFonts w:ascii="Calibri" w:hAnsi="Calibri" w:cs="Calibri"/>
          <w:i/>
          <w:iCs/>
        </w:rPr>
        <w:t>185</w:t>
      </w:r>
      <w:r w:rsidRPr="0004447D">
        <w:rPr>
          <w:rFonts w:ascii="Calibri" w:hAnsi="Calibri" w:cs="Calibri"/>
        </w:rPr>
        <w:t>(4), 737–748. https://doi.org/10.1007/s00442-017-3967-4</w:t>
      </w:r>
    </w:p>
    <w:p w14:paraId="2FD40E0B"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Burns, F., Eaton, M. A., Burfield, I. J., Klvaňová, A., Šilarová, E., Staneva, A., &amp; Gregory, R. D. (2021). Abundance decline in the avifauna of the European Union reveals cross-continental similarities in biodiversity change. </w:t>
      </w:r>
      <w:r w:rsidRPr="0004447D">
        <w:rPr>
          <w:rFonts w:ascii="Calibri" w:hAnsi="Calibri" w:cs="Calibri"/>
          <w:i/>
          <w:iCs/>
        </w:rPr>
        <w:t>Ecology and Evolution</w:t>
      </w:r>
      <w:r w:rsidRPr="0004447D">
        <w:rPr>
          <w:rFonts w:ascii="Calibri" w:hAnsi="Calibri" w:cs="Calibri"/>
        </w:rPr>
        <w:t xml:space="preserve">, </w:t>
      </w:r>
      <w:r w:rsidRPr="0004447D">
        <w:rPr>
          <w:rFonts w:ascii="Calibri" w:hAnsi="Calibri" w:cs="Calibri"/>
          <w:i/>
          <w:iCs/>
        </w:rPr>
        <w:t>11</w:t>
      </w:r>
      <w:r w:rsidRPr="0004447D">
        <w:rPr>
          <w:rFonts w:ascii="Calibri" w:hAnsi="Calibri" w:cs="Calibri"/>
        </w:rPr>
        <w:t>(23), 16647–16660. https://doi.org/10.1002/ece3.8282</w:t>
      </w:r>
    </w:p>
    <w:p w14:paraId="752B808D"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04447D">
        <w:rPr>
          <w:rFonts w:ascii="Calibri" w:hAnsi="Calibri" w:cs="Calibri"/>
          <w:i/>
          <w:iCs/>
        </w:rPr>
        <w:t>Oikos</w:t>
      </w:r>
      <w:r w:rsidRPr="0004447D">
        <w:rPr>
          <w:rFonts w:ascii="Calibri" w:hAnsi="Calibri" w:cs="Calibri"/>
        </w:rPr>
        <w:t xml:space="preserve">, </w:t>
      </w:r>
      <w:r w:rsidRPr="0004447D">
        <w:rPr>
          <w:rFonts w:ascii="Calibri" w:hAnsi="Calibri" w:cs="Calibri"/>
          <w:i/>
          <w:iCs/>
        </w:rPr>
        <w:t>128</w:t>
      </w:r>
      <w:r w:rsidRPr="0004447D">
        <w:rPr>
          <w:rFonts w:ascii="Calibri" w:hAnsi="Calibri" w:cs="Calibri"/>
        </w:rPr>
        <w:t>(8), 1079–1091. https://doi.org/10.1111/oik.05968</w:t>
      </w:r>
    </w:p>
    <w:p w14:paraId="20EFA925" w14:textId="77777777" w:rsidR="0004447D" w:rsidRPr="0004447D" w:rsidRDefault="0004447D" w:rsidP="0004447D">
      <w:pPr>
        <w:pStyle w:val="Bibliography"/>
        <w:spacing w:line="276" w:lineRule="auto"/>
        <w:rPr>
          <w:rFonts w:ascii="Calibri" w:hAnsi="Calibri" w:cs="Calibri"/>
          <w:lang w:val="fr-FR"/>
        </w:rPr>
      </w:pPr>
      <w:r w:rsidRPr="0004447D">
        <w:rPr>
          <w:rFonts w:ascii="Calibri" w:hAnsi="Calibri" w:cs="Calibri"/>
          <w:lang w:val="fr-FR"/>
        </w:rPr>
        <w:t xml:space="preserve">Jarzyna, M. A., &amp; Jetz, W. (2018). </w:t>
      </w:r>
      <w:r w:rsidRPr="0004447D">
        <w:rPr>
          <w:rFonts w:ascii="Calibri" w:hAnsi="Calibri" w:cs="Calibri"/>
        </w:rPr>
        <w:t xml:space="preserve">Taxonomic and functional diversity change is scale dependent. </w:t>
      </w:r>
      <w:r w:rsidRPr="0004447D">
        <w:rPr>
          <w:rFonts w:ascii="Calibri" w:hAnsi="Calibri" w:cs="Calibri"/>
          <w:i/>
          <w:iCs/>
          <w:lang w:val="fr-FR"/>
        </w:rPr>
        <w:t>Nature Communications</w:t>
      </w:r>
      <w:r w:rsidRPr="0004447D">
        <w:rPr>
          <w:rFonts w:ascii="Calibri" w:hAnsi="Calibri" w:cs="Calibri"/>
          <w:lang w:val="fr-FR"/>
        </w:rPr>
        <w:t xml:space="preserve">, </w:t>
      </w:r>
      <w:r w:rsidRPr="0004447D">
        <w:rPr>
          <w:rFonts w:ascii="Calibri" w:hAnsi="Calibri" w:cs="Calibri"/>
          <w:i/>
          <w:iCs/>
          <w:lang w:val="fr-FR"/>
        </w:rPr>
        <w:t>9</w:t>
      </w:r>
      <w:r w:rsidRPr="0004447D">
        <w:rPr>
          <w:rFonts w:ascii="Calibri" w:hAnsi="Calibri" w:cs="Calibri"/>
          <w:lang w:val="fr-FR"/>
        </w:rPr>
        <w:t>(1), 2565. https://doi.org/10.1038/s41467-018-04889-z</w:t>
      </w:r>
    </w:p>
    <w:p w14:paraId="2538B71A"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lang w:val="fr-FR"/>
        </w:rPr>
        <w:t xml:space="preserve">Jarzyna, M. A., Zuckerberg, B., Porter, W. F., Finley, A. O., &amp; Maurer, B. A. (2015). </w:t>
      </w:r>
      <w:r w:rsidRPr="0004447D">
        <w:rPr>
          <w:rFonts w:ascii="Calibri" w:hAnsi="Calibri" w:cs="Calibri"/>
        </w:rPr>
        <w:t xml:space="preserve">Spatial scaling of temporal changes in avian communities: Scale dependence of community turnover.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4</w:t>
      </w:r>
      <w:r w:rsidRPr="0004447D">
        <w:rPr>
          <w:rFonts w:ascii="Calibri" w:hAnsi="Calibri" w:cs="Calibri"/>
        </w:rPr>
        <w:t>(11), 1236–1248. https://doi.org/10.1111/geb.12361</w:t>
      </w:r>
    </w:p>
    <w:p w14:paraId="0BD51EF0"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Keil, P., Pereira, H. M., Cabral, J. S., Chase, J. M., May, F., Martins, I. S., &amp; Winter, M. (2018). Spatial scaling of extinction rates: Theory and data reveal nonlinearity and a major upscaling and downscaling challenge.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7</w:t>
      </w:r>
      <w:r w:rsidRPr="0004447D">
        <w:rPr>
          <w:rFonts w:ascii="Calibri" w:hAnsi="Calibri" w:cs="Calibri"/>
        </w:rPr>
        <w:t>(1), 2–13. https://doi.org/10.1111/geb.12669</w:t>
      </w:r>
    </w:p>
    <w:p w14:paraId="0A10A366"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La Sorte, F. A., &amp; Boecklen, W. J. (2005). Changes in the diversity structure of avian assemblages in North America.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14</w:t>
      </w:r>
      <w:r w:rsidRPr="0004447D">
        <w:rPr>
          <w:rFonts w:ascii="Calibri" w:hAnsi="Calibri" w:cs="Calibri"/>
        </w:rPr>
        <w:t>(4), 367–378. https://doi.org/10.1111/j.1466-822X.2005.00160.x</w:t>
      </w:r>
    </w:p>
    <w:p w14:paraId="3B593B19"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Rosenberg, K. V., Dokter, A. M., Blancher, P. J., Sauer, J. R., Smith, A. C., Smith, P. A., Stanton, J. C., Panjabi, A., Helft, L., Parr, M., &amp; Marra, P. P. (2019). Decline of the North American avifauna. </w:t>
      </w:r>
      <w:r w:rsidRPr="0004447D">
        <w:rPr>
          <w:rFonts w:ascii="Calibri" w:hAnsi="Calibri" w:cs="Calibri"/>
          <w:i/>
          <w:iCs/>
        </w:rPr>
        <w:t>Science</w:t>
      </w:r>
      <w:r w:rsidRPr="0004447D">
        <w:rPr>
          <w:rFonts w:ascii="Calibri" w:hAnsi="Calibri" w:cs="Calibri"/>
        </w:rPr>
        <w:t xml:space="preserve">, </w:t>
      </w:r>
      <w:r w:rsidRPr="0004447D">
        <w:rPr>
          <w:rFonts w:ascii="Calibri" w:hAnsi="Calibri" w:cs="Calibri"/>
          <w:i/>
          <w:iCs/>
        </w:rPr>
        <w:t>366</w:t>
      </w:r>
      <w:r w:rsidRPr="0004447D">
        <w:rPr>
          <w:rFonts w:ascii="Calibri" w:hAnsi="Calibri" w:cs="Calibri"/>
        </w:rPr>
        <w:t>(6461), 120–124. https://doi.org/10.1126/science.aaw1313</w:t>
      </w:r>
    </w:p>
    <w:p w14:paraId="74E40513" w14:textId="556121BC" w:rsidR="0004447D" w:rsidRPr="0004447D" w:rsidRDefault="0004447D" w:rsidP="0004447D">
      <w:pPr>
        <w:spacing w:after="0" w:line="276" w:lineRule="auto"/>
        <w:rPr>
          <w:rFonts w:eastAsia="Times New Roman"/>
          <w:color w:val="0070C0"/>
        </w:rPr>
      </w:pPr>
      <w:r>
        <w:rPr>
          <w:rFonts w:eastAsia="Times New Roman"/>
          <w:color w:val="0070C0"/>
        </w:rPr>
        <w:fldChar w:fldCharType="end"/>
      </w:r>
    </w:p>
    <w:sectPr w:rsidR="0004447D" w:rsidRPr="0004447D">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eil Petr" w:date="2023-02-16T10:37:00Z" w:initials="KP">
    <w:p w14:paraId="12825F83" w14:textId="77777777" w:rsidR="0075714A" w:rsidRDefault="00F233BF" w:rsidP="00226F16">
      <w:pPr>
        <w:pStyle w:val="CommentText"/>
      </w:pPr>
      <w:r>
        <w:rPr>
          <w:rStyle w:val="CommentReference"/>
        </w:rPr>
        <w:annotationRef/>
      </w:r>
      <w:r w:rsidR="0075714A">
        <w:t>The referee points to "interesting discussions" from the previous round of review. Yet we only mention the different metrics in the response. Was there any other point that we can briefly mention?</w:t>
      </w:r>
    </w:p>
  </w:comment>
  <w:comment w:id="101" w:author="Keil Petr" w:date="2023-02-17T14:37:00Z" w:initials="KP">
    <w:p w14:paraId="6DF3F725" w14:textId="77777777" w:rsidR="001B0071" w:rsidRDefault="001B0071">
      <w:pPr>
        <w:pStyle w:val="CommentText"/>
      </w:pPr>
      <w:r>
        <w:rPr>
          <w:rStyle w:val="CommentReference"/>
        </w:rPr>
        <w:annotationRef/>
      </w:r>
      <w:r>
        <w:t>You now discuss the scale-dependency of the extinction and colonization, but I think that it does not go far enough, it is still rather abstract.</w:t>
      </w:r>
    </w:p>
    <w:p w14:paraId="435D44D8" w14:textId="77777777" w:rsidR="001B0071" w:rsidRDefault="001B0071">
      <w:pPr>
        <w:pStyle w:val="CommentText"/>
      </w:pPr>
    </w:p>
    <w:p w14:paraId="2E3DA4F7" w14:textId="77777777" w:rsidR="001B0071" w:rsidRDefault="001B0071" w:rsidP="005557C6">
      <w:pPr>
        <w:pStyle w:val="CommentText"/>
      </w:pPr>
      <w:r>
        <w:t>I suggest to give a more specific example in the introduction, one that mentions one, or two, of the scenarios that you have in your CZ birds paper. The mechanism can be summarized in 2-3 sentences, and would be much more convincing and specific.</w:t>
      </w:r>
    </w:p>
  </w:comment>
  <w:comment w:id="107" w:author="Keil Petr" w:date="2023-02-16T19:11:00Z" w:initials="KP">
    <w:p w14:paraId="3D7A2590" w14:textId="2EBCC7EC" w:rsidR="00C956E8" w:rsidRDefault="00C956E8" w:rsidP="00A808E3">
      <w:pPr>
        <w:pStyle w:val="CommentText"/>
      </w:pPr>
      <w:r>
        <w:rPr>
          <w:rStyle w:val="CommentReference"/>
        </w:rPr>
        <w:annotationRef/>
      </w:r>
      <w:r>
        <w:t>I don't understand this.</w:t>
      </w:r>
    </w:p>
  </w:comment>
  <w:comment w:id="111" w:author="Keil Petr" w:date="2023-02-16T19:12:00Z" w:initials="KP">
    <w:p w14:paraId="7E069949" w14:textId="77777777" w:rsidR="00C956E8" w:rsidRDefault="00C956E8" w:rsidP="00FE1719">
      <w:pPr>
        <w:pStyle w:val="CommentText"/>
      </w:pPr>
      <w:r>
        <w:rPr>
          <w:rStyle w:val="CommentReference"/>
        </w:rPr>
        <w:annotationRef/>
      </w:r>
      <w:r>
        <w:t>This is also a bit unclear.</w:t>
      </w:r>
    </w:p>
  </w:comment>
  <w:comment w:id="112" w:author="Keil Petr" w:date="2023-02-16T19:12:00Z" w:initials="KP">
    <w:p w14:paraId="249E87FB" w14:textId="77777777" w:rsidR="00C956E8" w:rsidRDefault="00C956E8" w:rsidP="00812E34">
      <w:pPr>
        <w:pStyle w:val="CommentText"/>
      </w:pPr>
      <w:r>
        <w:rPr>
          <w:rStyle w:val="CommentReference"/>
        </w:rPr>
        <w:annotationRef/>
      </w:r>
      <w:r>
        <w:t>I have modified this in the main text.</w:t>
      </w:r>
    </w:p>
  </w:comment>
  <w:comment w:id="130" w:author="Keil Petr" w:date="2023-02-15T16:07:00Z" w:initials="KP">
    <w:p w14:paraId="5BB34800" w14:textId="7176C0C9" w:rsidR="00A5715C" w:rsidRDefault="00A5715C" w:rsidP="00B770DD">
      <w:pPr>
        <w:pStyle w:val="CommentText"/>
      </w:pPr>
      <w:r>
        <w:rPr>
          <w:rStyle w:val="CommentReference"/>
        </w:rPr>
        <w:annotationRef/>
      </w:r>
      <w:r>
        <w:t>You don't really.</w:t>
      </w:r>
    </w:p>
  </w:comment>
  <w:comment w:id="138" w:author="Keil Petr" w:date="2023-02-16T19:14:00Z" w:initials="KP">
    <w:p w14:paraId="0152C230" w14:textId="77777777" w:rsidR="00C956E8" w:rsidRDefault="00C956E8" w:rsidP="004F5F24">
      <w:pPr>
        <w:pStyle w:val="CommentText"/>
      </w:pPr>
      <w:r>
        <w:rPr>
          <w:rStyle w:val="CommentReference"/>
        </w:rPr>
        <w:annotationRef/>
      </w:r>
      <w:r>
        <w:rPr>
          <w:b/>
          <w:bCs/>
        </w:rPr>
        <w:t>Overall</w:t>
      </w:r>
      <w:r>
        <w:t xml:space="preserve"> is for quality, </w:t>
      </w:r>
      <w:r>
        <w:rPr>
          <w:b/>
          <w:bCs/>
        </w:rPr>
        <w:t>total</w:t>
      </w:r>
      <w:r>
        <w:t xml:space="preserve"> for quantity.</w:t>
      </w:r>
    </w:p>
  </w:comment>
  <w:comment w:id="151" w:author="Keil Petr" w:date="2023-02-16T19:18:00Z" w:initials="KP">
    <w:p w14:paraId="16812E3D" w14:textId="77777777" w:rsidR="00796C2C" w:rsidRDefault="00796C2C">
      <w:pPr>
        <w:pStyle w:val="CommentText"/>
      </w:pPr>
      <w:r>
        <w:rPr>
          <w:rStyle w:val="CommentReference"/>
        </w:rPr>
        <w:annotationRef/>
      </w:r>
      <w:r>
        <w:t>But our metrics are not only incidence-based, and we do consider abundance-based diversity metrics such as Shannon.</w:t>
      </w:r>
    </w:p>
    <w:p w14:paraId="74D7A011" w14:textId="77777777" w:rsidR="00796C2C" w:rsidRDefault="00796C2C">
      <w:pPr>
        <w:pStyle w:val="CommentText"/>
      </w:pPr>
    </w:p>
    <w:p w14:paraId="0F249813" w14:textId="77777777" w:rsidR="00796C2C" w:rsidRDefault="00796C2C">
      <w:pPr>
        <w:pStyle w:val="CommentText"/>
      </w:pPr>
      <w:r>
        <w:t>I suspect that there is a misunderstanding!</w:t>
      </w:r>
    </w:p>
    <w:p w14:paraId="09EAD9F6" w14:textId="77777777" w:rsidR="00796C2C" w:rsidRDefault="00796C2C">
      <w:pPr>
        <w:pStyle w:val="CommentText"/>
      </w:pPr>
    </w:p>
    <w:p w14:paraId="11B869AB" w14:textId="77777777" w:rsidR="00796C2C" w:rsidRDefault="00796C2C">
      <w:pPr>
        <w:pStyle w:val="CommentText"/>
      </w:pPr>
      <w:r>
        <w:t>What all the abovementioned literature uses is not abundance-based metrics of biodiversity. They simple explore abundances. We should clarify this, and then the response will be very easy and natural.</w:t>
      </w:r>
    </w:p>
    <w:p w14:paraId="6ABA7A8B" w14:textId="77777777" w:rsidR="00796C2C" w:rsidRDefault="00796C2C">
      <w:pPr>
        <w:pStyle w:val="CommentText"/>
      </w:pPr>
    </w:p>
    <w:p w14:paraId="1B3E2223" w14:textId="77777777" w:rsidR="00796C2C" w:rsidRDefault="00796C2C" w:rsidP="008A23E7">
      <w:pPr>
        <w:pStyle w:val="CommentText"/>
      </w:pPr>
      <w:r>
        <w:t xml:space="preserve">But I may also be mistaken. We should talk about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825F83" w15:done="0"/>
  <w15:commentEx w15:paraId="2E3DA4F7" w15:done="0"/>
  <w15:commentEx w15:paraId="3D7A2590" w15:done="0"/>
  <w15:commentEx w15:paraId="7E069949" w15:done="0"/>
  <w15:commentEx w15:paraId="249E87FB" w15:done="0"/>
  <w15:commentEx w15:paraId="5BB34800" w15:done="0"/>
  <w15:commentEx w15:paraId="0152C230" w15:done="0"/>
  <w15:commentEx w15:paraId="1B3E22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885EB" w16cex:dateUtc="2023-02-16T09:37:00Z"/>
  <w16cex:commentExtensible w16cex:durableId="279A0FA2" w16cex:dateUtc="2023-02-17T13:37:00Z"/>
  <w16cex:commentExtensible w16cex:durableId="2798FE63" w16cex:dateUtc="2023-02-16T18:11:00Z"/>
  <w16cex:commentExtensible w16cex:durableId="2798FE85" w16cex:dateUtc="2023-02-16T18:12:00Z"/>
  <w16cex:commentExtensible w16cex:durableId="2798FEA4" w16cex:dateUtc="2023-02-16T18:12:00Z"/>
  <w16cex:commentExtensible w16cex:durableId="279781AF" w16cex:dateUtc="2023-02-15T15:07:00Z"/>
  <w16cex:commentExtensible w16cex:durableId="2798FEFC" w16cex:dateUtc="2023-02-16T18:14:00Z"/>
  <w16cex:commentExtensible w16cex:durableId="27990007" w16cex:dateUtc="2023-02-16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825F83" w16cid:durableId="279885EB"/>
  <w16cid:commentId w16cid:paraId="2E3DA4F7" w16cid:durableId="279A0FA2"/>
  <w16cid:commentId w16cid:paraId="3D7A2590" w16cid:durableId="2798FE63"/>
  <w16cid:commentId w16cid:paraId="7E069949" w16cid:durableId="2798FE85"/>
  <w16cid:commentId w16cid:paraId="249E87FB" w16cid:durableId="2798FEA4"/>
  <w16cid:commentId w16cid:paraId="5BB34800" w16cid:durableId="279781AF"/>
  <w16cid:commentId w16cid:paraId="0152C230" w16cid:durableId="2798FEFC"/>
  <w16cid:commentId w16cid:paraId="1B3E2223" w16cid:durableId="27990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l Petr">
    <w15:presenceInfo w15:providerId="AD" w15:userId="S::keil@fzp.czu.cz::047035e9-f98a-40bc-9eef-52f2fbe91d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6BF"/>
    <w:rsid w:val="000277C1"/>
    <w:rsid w:val="0004447D"/>
    <w:rsid w:val="000B79D0"/>
    <w:rsid w:val="00104B52"/>
    <w:rsid w:val="001A0A19"/>
    <w:rsid w:val="001B0071"/>
    <w:rsid w:val="00291DCD"/>
    <w:rsid w:val="002E6C48"/>
    <w:rsid w:val="00316D4A"/>
    <w:rsid w:val="00341C7C"/>
    <w:rsid w:val="00342487"/>
    <w:rsid w:val="003608DB"/>
    <w:rsid w:val="00424CAC"/>
    <w:rsid w:val="00457268"/>
    <w:rsid w:val="00462793"/>
    <w:rsid w:val="0046572C"/>
    <w:rsid w:val="004A2580"/>
    <w:rsid w:val="004F0989"/>
    <w:rsid w:val="00590B9C"/>
    <w:rsid w:val="006C1CF4"/>
    <w:rsid w:val="006F4813"/>
    <w:rsid w:val="00703CC4"/>
    <w:rsid w:val="0075714A"/>
    <w:rsid w:val="00770485"/>
    <w:rsid w:val="007850B9"/>
    <w:rsid w:val="00796C2C"/>
    <w:rsid w:val="007B28E8"/>
    <w:rsid w:val="00837892"/>
    <w:rsid w:val="008A26E5"/>
    <w:rsid w:val="00944EE6"/>
    <w:rsid w:val="00974B85"/>
    <w:rsid w:val="00995AF8"/>
    <w:rsid w:val="009A0763"/>
    <w:rsid w:val="00A5715C"/>
    <w:rsid w:val="00A77774"/>
    <w:rsid w:val="00A778E4"/>
    <w:rsid w:val="00A8187D"/>
    <w:rsid w:val="00B41403"/>
    <w:rsid w:val="00B758A0"/>
    <w:rsid w:val="00BB074A"/>
    <w:rsid w:val="00C15FCD"/>
    <w:rsid w:val="00C42681"/>
    <w:rsid w:val="00C80ACE"/>
    <w:rsid w:val="00C956E8"/>
    <w:rsid w:val="00CC0FDE"/>
    <w:rsid w:val="00CE4563"/>
    <w:rsid w:val="00D125F8"/>
    <w:rsid w:val="00D94165"/>
    <w:rsid w:val="00DC1832"/>
    <w:rsid w:val="00E0563D"/>
    <w:rsid w:val="00E25CDA"/>
    <w:rsid w:val="00F07BEE"/>
    <w:rsid w:val="00F17ABB"/>
    <w:rsid w:val="00F233BF"/>
    <w:rsid w:val="00F40CB7"/>
    <w:rsid w:val="00F8256E"/>
    <w:rsid w:val="00F959C4"/>
    <w:rsid w:val="00FA1334"/>
    <w:rsid w:val="00FD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F3EE2"/>
  <w15:chartTrackingRefBased/>
  <w15:docId w15:val="{4E9680A9-855E-46E2-944F-E99700A3C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447D"/>
    <w:pPr>
      <w:spacing w:after="0" w:line="480" w:lineRule="auto"/>
      <w:ind w:left="720" w:hanging="720"/>
    </w:pPr>
  </w:style>
  <w:style w:type="character" w:styleId="Strong">
    <w:name w:val="Strong"/>
    <w:basedOn w:val="DefaultParagraphFont"/>
    <w:uiPriority w:val="22"/>
    <w:qFormat/>
    <w:rsid w:val="0004447D"/>
    <w:rPr>
      <w:b/>
      <w:bCs/>
    </w:rPr>
  </w:style>
  <w:style w:type="paragraph" w:styleId="Revision">
    <w:name w:val="Revision"/>
    <w:hidden/>
    <w:uiPriority w:val="99"/>
    <w:semiHidden/>
    <w:rsid w:val="00A778E4"/>
    <w:pPr>
      <w:spacing w:after="0" w:line="240" w:lineRule="auto"/>
    </w:pPr>
  </w:style>
  <w:style w:type="character" w:styleId="CommentReference">
    <w:name w:val="annotation reference"/>
    <w:basedOn w:val="DefaultParagraphFont"/>
    <w:uiPriority w:val="99"/>
    <w:semiHidden/>
    <w:unhideWhenUsed/>
    <w:rsid w:val="00A5715C"/>
    <w:rPr>
      <w:sz w:val="16"/>
      <w:szCs w:val="16"/>
    </w:rPr>
  </w:style>
  <w:style w:type="paragraph" w:styleId="CommentText">
    <w:name w:val="annotation text"/>
    <w:basedOn w:val="Normal"/>
    <w:link w:val="CommentTextChar"/>
    <w:uiPriority w:val="99"/>
    <w:unhideWhenUsed/>
    <w:rsid w:val="00A5715C"/>
    <w:pPr>
      <w:spacing w:line="240" w:lineRule="auto"/>
    </w:pPr>
    <w:rPr>
      <w:sz w:val="20"/>
      <w:szCs w:val="20"/>
    </w:rPr>
  </w:style>
  <w:style w:type="character" w:customStyle="1" w:styleId="CommentTextChar">
    <w:name w:val="Comment Text Char"/>
    <w:basedOn w:val="DefaultParagraphFont"/>
    <w:link w:val="CommentText"/>
    <w:uiPriority w:val="99"/>
    <w:rsid w:val="00A5715C"/>
    <w:rPr>
      <w:sz w:val="20"/>
      <w:szCs w:val="20"/>
    </w:rPr>
  </w:style>
  <w:style w:type="paragraph" w:styleId="CommentSubject">
    <w:name w:val="annotation subject"/>
    <w:basedOn w:val="CommentText"/>
    <w:next w:val="CommentText"/>
    <w:link w:val="CommentSubjectChar"/>
    <w:uiPriority w:val="99"/>
    <w:semiHidden/>
    <w:unhideWhenUsed/>
    <w:rsid w:val="00A5715C"/>
    <w:rPr>
      <w:b/>
      <w:bCs/>
    </w:rPr>
  </w:style>
  <w:style w:type="character" w:customStyle="1" w:styleId="CommentSubjectChar">
    <w:name w:val="Comment Subject Char"/>
    <w:basedOn w:val="CommentTextChar"/>
    <w:link w:val="CommentSubject"/>
    <w:uiPriority w:val="99"/>
    <w:semiHidden/>
    <w:rsid w:val="00A571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8FBFB-1420-428A-B927-6709C3A25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7</TotalTime>
  <Pages>4</Pages>
  <Words>6099</Words>
  <Characters>3476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Keil Petr</cp:lastModifiedBy>
  <cp:revision>41</cp:revision>
  <dcterms:created xsi:type="dcterms:W3CDTF">2023-02-13T12:35:00Z</dcterms:created>
  <dcterms:modified xsi:type="dcterms:W3CDTF">2023-02-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V9zKCdj"/&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